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tyles.xml" ContentType="application/vnd.openxmlformats-officedocument.wordprocessingml.styles+xml"/>
  <Override PartName="/word/numbering.xml" ContentType="application/vnd.openxmlformats-officedocument.wordprocessingml.numbering+xml"/>
  <Override PartName="/word/settings.xml" ContentType="application/vnd.openxmlformats-officedocument.wordprocessingml.settings+xml"/>
  <Override PartName="/word/document.xml" ContentType="application/vnd.openxmlformats-officedocument.wordprocessingml.document.main+xml"/>
  <Override PartName="/word/theme/theme1.xml" ContentType="application/vnd.openxmlformats-officedocument.theme+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40" w:before="0" w:after="0"/>
        <w:jc w:val="center"/>
        <w:rPr/>
      </w:pPr>
      <w:r>
        <w:rPr>
          <w:rFonts w:cs="Times New Roman" w:ascii="Times New Roman" w:hAnsi="Times New Roman"/>
          <w:b/>
          <w:sz w:val="24"/>
          <w:szCs w:val="24"/>
        </w:rPr>
        <w:t xml:space="preserve">PEMBERDAYAAN MASYARAKAT MELALUI PENGEMBANGAN WILAYAH </w:t>
      </w:r>
      <w:bookmarkStart w:id="0" w:name="_GoBack"/>
      <w:bookmarkEnd w:id="0"/>
      <w:r>
        <w:rPr>
          <w:rFonts w:cs="Times New Roman" w:ascii="Times New Roman" w:hAnsi="Times New Roman"/>
          <w:b/>
          <w:sz w:val="24"/>
          <w:szCs w:val="24"/>
        </w:rPr>
        <w:t>PESISIR PANTAI UTARA JAWA TIMUR</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jc w:val="center"/>
        <w:rPr/>
      </w:pPr>
      <w:r>
        <w:rPr>
          <w:rFonts w:cs="Times New Roman" w:ascii="Times New Roman" w:hAnsi="Times New Roman"/>
          <w:sz w:val="24"/>
          <w:szCs w:val="24"/>
        </w:rPr>
        <w:t>Sri Handini</w:t>
      </w:r>
    </w:p>
    <w:p>
      <w:pPr>
        <w:pStyle w:val="Normal"/>
        <w:spacing w:lineRule="auto" w:line="240" w:before="0" w:after="0"/>
        <w:jc w:val="center"/>
        <w:rPr/>
      </w:pPr>
      <w:r>
        <w:rPr>
          <w:rFonts w:cs="Times New Roman" w:ascii="Times New Roman" w:hAnsi="Times New Roman"/>
          <w:sz w:val="24"/>
          <w:szCs w:val="24"/>
        </w:rPr>
        <w:t>Fakultas Ekonomi dan Bisnis Universitas Dr. Soetomo Surabaya</w:t>
      </w:r>
    </w:p>
    <w:p>
      <w:pPr>
        <w:pStyle w:val="Normal"/>
        <w:spacing w:lineRule="auto" w:line="240" w:before="0" w:after="0"/>
        <w:jc w:val="center"/>
        <w:rPr/>
      </w:pPr>
      <w:r>
        <w:rPr>
          <w:rFonts w:cs="Times New Roman" w:ascii="Times New Roman" w:hAnsi="Times New Roman"/>
          <w:sz w:val="24"/>
          <w:szCs w:val="24"/>
        </w:rPr>
        <w:t xml:space="preserve">Email. </w:t>
      </w:r>
      <w:hyperlink r:id="rId2">
        <w:r>
          <w:rPr>
            <w:rStyle w:val="InternetLink"/>
            <w:rFonts w:cs="Times New Roman" w:ascii="Times New Roman" w:hAnsi="Times New Roman"/>
            <w:sz w:val="24"/>
            <w:szCs w:val="24"/>
          </w:rPr>
          <w:t>Srihandini321@gmail.com</w:t>
        </w:r>
      </w:hyperlink>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jc w:val="center"/>
        <w:rPr/>
      </w:pPr>
      <w:r>
        <w:rPr>
          <w:rFonts w:cs="Times New Roman" w:ascii="Times New Roman" w:hAnsi="Times New Roman"/>
          <w:b/>
          <w:i/>
          <w:sz w:val="24"/>
          <w:szCs w:val="24"/>
        </w:rPr>
        <w:t>Abstract</w:t>
      </w:r>
    </w:p>
    <w:p>
      <w:pPr>
        <w:pStyle w:val="Normal"/>
        <w:spacing w:lineRule="auto" w:line="240" w:before="0" w:after="0"/>
        <w:jc w:val="both"/>
        <w:rPr/>
      </w:pPr>
      <w:r>
        <w:rPr>
          <w:rFonts w:cs="Times New Roman" w:ascii="Times New Roman" w:hAnsi="Times New Roman"/>
          <w:i/>
          <w:sz w:val="24"/>
          <w:szCs w:val="24"/>
        </w:rPr>
        <w:t>This study aims to describe: to find out development and empowerment, obstacles in empowerment, the role of government in empowering MSMEs on the north coast of East Java, and strategies for empowering MSMEs to face the ASEAN free market. This study uses a descriptive qualitative approach. Technical data analysis is used with the Miles and Huberman model where the data analysis process is 3 periods, namely data reduction (data reduction), data display (data presentation), and verification (conclusion drawing). Triangulation is used as a data validity technique in which in this study the triangulation used is triangulation of sources. The results of the study show that: (1) the process of community development and empowerment includes (a) increased skills and independence of the community, (b) there are impacts from social, economic, and education, (2) inhibiting factors including different community characteristics and thoughts, constrained by readiness HR, people's understanding is still low. (3) the role of the government, namely by participation and involvement in community empowerment. (4) Strategies in developing coastal areas, namely the community economy.</w:t>
      </w:r>
    </w:p>
    <w:p>
      <w:pPr>
        <w:pStyle w:val="Normal"/>
        <w:spacing w:lineRule="auto" w:line="240" w:before="0" w:after="0"/>
        <w:jc w:val="both"/>
        <w:rPr/>
      </w:pPr>
      <w:r>
        <w:rPr>
          <w:rFonts w:cs="Times New Roman" w:ascii="Times New Roman" w:hAnsi="Times New Roman"/>
          <w:b/>
          <w:i/>
          <w:sz w:val="24"/>
          <w:szCs w:val="24"/>
        </w:rPr>
        <w:t>Keywords: Community Empowerment, Coastal Area Development</w:t>
      </w:r>
    </w:p>
    <w:p>
      <w:pPr>
        <w:pStyle w:val="Normal"/>
        <w:spacing w:lineRule="auto" w:line="240" w:before="0" w:after="0"/>
        <w:jc w:val="both"/>
        <w:rPr>
          <w:rFonts w:ascii="Times New Roman" w:hAnsi="Times New Roman" w:cs="Times New Roman"/>
          <w:b/>
          <w:b/>
          <w:i/>
          <w:i/>
          <w:sz w:val="24"/>
          <w:szCs w:val="24"/>
        </w:rPr>
      </w:pPr>
      <w:r>
        <w:rPr/>
      </w:r>
    </w:p>
    <w:p>
      <w:pPr>
        <w:pStyle w:val="Normal"/>
        <w:spacing w:lineRule="auto" w:line="240" w:before="0" w:after="0"/>
        <w:jc w:val="center"/>
        <w:rPr/>
      </w:pPr>
      <w:r>
        <w:rPr>
          <w:rFonts w:cs="Times New Roman" w:ascii="Times New Roman" w:hAnsi="Times New Roman"/>
          <w:b/>
          <w:sz w:val="24"/>
          <w:szCs w:val="24"/>
        </w:rPr>
        <w:t>Abstrak</w:t>
      </w:r>
    </w:p>
    <w:p>
      <w:pPr>
        <w:pStyle w:val="Normal"/>
        <w:spacing w:lineRule="auto" w:line="240" w:before="0" w:after="0"/>
        <w:jc w:val="both"/>
        <w:rPr/>
      </w:pPr>
      <w:r>
        <w:rPr>
          <w:rFonts w:cs="Times New Roman" w:ascii="Times New Roman" w:hAnsi="Times New Roman"/>
          <w:sz w:val="24"/>
          <w:szCs w:val="24"/>
        </w:rPr>
        <w:t xml:space="preserve">Penelitian ini bertujuan untuk mendeskripsikan: untuk mengetahui perkembangan dan pemberdayaan, hambatan dalam pemberdayaan, peran pemerintah dalam pemberdayaan UMKM di pesisir utara Jawa Timur, dan strategi pemberdayaan UMKM menghadapi pasar bebas ASEAN. Penelitian ini menggunakan pendekatan kualitatif deskriptif. Teknis analisis data yang digunakan dengan model Miles and Huberman dimana proses analisis data ada 3 periode, yaitu data reduction (reduksi data), data display (penyajian data), dan verivication (penarikan kesimpulan). Triangulasi digunakan sebagai teknik keabsahan data dimana dalam penelitian ini triangulasi yang digunakanya itu triangulasi sumber. Hasil penelitian menunjukan bahwa: (1) proses pengembangan dan pemberdayaan masyarakat meliputi (a) meningkatnya keterampilan dan kemandirian masyarakat, (b) ada dampak dari sosial, ekonomi, dan pendidikan, (2) faktor penghambat diantaranya karakter dan pemikiran masyarakat berbeda, terkendala kesiapan SDM, pemahaman masyarakat masih rendah. (3) peranan pemerintah yaitu dengan keikutsertaan dan keterlibatan dalam pemberdayaan masyarakat. (4) Strategi dalam mengembangkan wilyah pesisir yaitu dengan perekonomian masyarakat. </w:t>
      </w:r>
    </w:p>
    <w:p>
      <w:pPr>
        <w:pStyle w:val="Normal"/>
        <w:spacing w:lineRule="auto" w:line="240" w:before="0" w:after="0"/>
        <w:jc w:val="both"/>
        <w:rPr/>
      </w:pPr>
      <w:r>
        <w:rPr>
          <w:rFonts w:cs="Times New Roman" w:ascii="Times New Roman" w:hAnsi="Times New Roman"/>
          <w:b/>
          <w:sz w:val="24"/>
          <w:szCs w:val="24"/>
        </w:rPr>
        <w:t>Kata kunci: Pemberdayaan Masyarakat, Pengembangan Wilayah Pesisir</w:t>
      </w:r>
    </w:p>
    <w:p>
      <w:pPr>
        <w:pStyle w:val="Normal"/>
        <w:spacing w:lineRule="auto" w:line="240" w:before="0" w:after="0"/>
        <w:jc w:val="center"/>
        <w:rPr>
          <w:rFonts w:ascii="Times New Roman" w:hAnsi="Times New Roman" w:cs="Times New Roman"/>
          <w:b/>
          <w:b/>
          <w:i/>
          <w:i/>
          <w:sz w:val="24"/>
          <w:szCs w:val="24"/>
        </w:rPr>
      </w:pPr>
      <w:r>
        <w:rPr/>
      </w:r>
    </w:p>
    <w:p>
      <w:pPr>
        <w:pStyle w:val="Normal"/>
        <w:spacing w:lineRule="auto" w:line="240" w:before="0" w:after="0"/>
        <w:jc w:val="both"/>
        <w:rPr/>
      </w:pPr>
      <w:r>
        <w:rPr>
          <w:rFonts w:cs="Times New Roman" w:ascii="Times New Roman" w:hAnsi="Times New Roman"/>
          <w:b/>
          <w:sz w:val="24"/>
          <w:szCs w:val="24"/>
        </w:rPr>
        <w:t>Pendahuluan</w:t>
      </w:r>
    </w:p>
    <w:p>
      <w:pPr>
        <w:pStyle w:val="Normal"/>
        <w:spacing w:lineRule="auto" w:line="240" w:before="0" w:after="0"/>
        <w:ind w:firstLine="567"/>
        <w:jc w:val="both"/>
        <w:rPr/>
      </w:pPr>
      <w:r>
        <w:rPr>
          <w:rFonts w:cs="Times New Roman" w:ascii="Times New Roman" w:hAnsi="Times New Roman"/>
          <w:sz w:val="24"/>
          <w:szCs w:val="24"/>
        </w:rPr>
        <w:t xml:space="preserve">Pemberdayaan masyarakat adalah sebuah proses dimana orang akan menjadi lebih kuat untuk berpartisipasi dalam berbagai pengontrolan atas kejadian – kejadian yang mempengaruhi kehidupannya. Pemberdayaan masyarakat menekankan bahwa masyarakat (individu, kelompok) memperoleh ketrampilan, pengetahuan, dan kekuasaan yang cukup untuk mempengaruhi kehiduannya dan kehidupan orang lain yang menjadi perhatiannya </w:t>
      </w:r>
      <w:r>
        <w:fldChar w:fldCharType="begin"/>
      </w:r>
      <w:r>
        <w:rPr/>
        <w:instrText>ADDIN CSL_CITATION { "citationItems" : [ { "id" : "ITEM-1", "itemData" : { "author" : [ { "dropping-particle" : "", "family" : "Suharto", "given" : "Edi", "non-dropping-particle" : "", "parse-names" : false, "suffix" : "" } ], "id" : "ITEM-1", "issued" : { "date-parts" : [ [ "2009" ] ] }, "publisher" : "PT Refika Aditama", "publisher-place" : "Bandung", "title" : "Membangun Masyarakat Memberdayakan Masyarakat.", "type" : "book" }, "uris" : [ "http://www.mendeley.com/documents/?uuid=e04cdb9a-176b-4d16-93b6-f3d97c79fc58" ] } ], "mendeley" : { "formattedCitation" : "(Suharto, 2009)", "plainTextFormattedCitation" : "(Suharto, 2009)", "previouslyFormattedCitation" : "(Suharto, 2009)" }, "properties" : {  }, "schema" : "https://github.com/citation-style-language/schema/raw/master/csl-citation.json" }</w:instrText>
      </w:r>
      <w:r>
        <w:rPr/>
        <w:fldChar w:fldCharType="separate"/>
      </w:r>
      <w:bookmarkStart w:id="1" w:name="__Fieldmark__64_1428366040"/>
      <w:r>
        <w:rPr/>
      </w:r>
      <w:r>
        <w:rPr>
          <w:rFonts w:cs="Times New Roman" w:ascii="Times New Roman" w:hAnsi="Times New Roman"/>
          <w:sz w:val="24"/>
          <w:szCs w:val="24"/>
        </w:rPr>
        <w:t>(Suharto, 2009)</w:t>
      </w:r>
      <w:r>
        <w:rPr/>
      </w:r>
      <w:r>
        <w:rPr/>
        <w:fldChar w:fldCharType="end"/>
      </w:r>
      <w:bookmarkEnd w:id="1"/>
      <w:r>
        <w:rPr>
          <w:rFonts w:cs="Times New Roman" w:ascii="Times New Roman" w:hAnsi="Times New Roman"/>
          <w:sz w:val="24"/>
          <w:szCs w:val="24"/>
        </w:rPr>
        <w:t>.</w:t>
      </w:r>
    </w:p>
    <w:p>
      <w:pPr>
        <w:pStyle w:val="Normal"/>
        <w:spacing w:lineRule="auto" w:line="240" w:before="0" w:after="0"/>
        <w:ind w:firstLine="567"/>
        <w:jc w:val="both"/>
        <w:rPr/>
      </w:pPr>
      <w:r>
        <w:rPr>
          <w:rFonts w:cs="Times New Roman" w:ascii="Times New Roman" w:hAnsi="Times New Roman"/>
          <w:sz w:val="24"/>
          <w:szCs w:val="24"/>
        </w:rPr>
        <w:t xml:space="preserve">Menurut </w:t>
      </w:r>
      <w:r>
        <w:fldChar w:fldCharType="begin"/>
      </w:r>
      <w:r>
        <w:rPr/>
        <w:instrText>ADDIN CSL_CITATION { "citationItems" : [ { "id" : "ITEM-1", "itemData" : { "ISBN" : "9789793649962", "abstract" : "Wilayah pantai merupakan suatu bagian yang kaya akan potensi sumber daya pesisir, kelautan dan perikanan. Wilayah pesisir pantai juga memiliki potensi yang dapat dikembangkan sebagain wilayah wisata bahari. Masyarakat yang tinggal di wilayah pesisir pantai, sejak dahulu juga telah menggantungkan hidupnya dari pemanfaatan sumber daya alam yang terdapat di sekitar pesisir pantai. Seiring dengan berjalannya waktu, kehidupan masyarakat disekitar pesisir pantai mengalami keterpurukan. Masyarakat belum dapat mengelola sumber daya pantai secara optimal. Sentuhan pengetahuan akan pemanfaatan pengembangan Sumber daya di wilayah pesisir pantai sangat minim sekali. Masyarakat tidak mengenal cara lain yang lebih efektif dan inovatif untuk mengelola sumber daya pantai yang mereka hasilkan. Dengan melihat permasalahan tersebut diatas, maka dibutuhkan model baru untuk pemberdayaan masyarakat pesisir pantai, agar masyarakat dapat meningkatkan taraf hidupnya menjadi lebih baik. ICZM (Integrated Coastal Zone Management) adalah pendekatan yang akan digunakan dalam mengoptimalisasi pemberdayaan masyarakat di wilayah pesisir pantai. Diharapkan dengan pendekatan ICZM, tidak hanya pertumbuhan ekonomi masyarakat pesisir pantai saja yang akan membaik, tetapi juga menjamin pertumbuhan ekonomi yang dapat dinikmati secara adil dan proposional oleh segenap pihak yang terlibat (stakeholders), dan dapat memelihara daya dukung serta kualitas lingkungan pesisir yang baik sehingga dapat melestarikan wilayah pantai. Pendekatan yang dilakukan yaitu dengan menggunakan pendekatan diskriptif kualitatif berdasarkan kajian kepustakaan serta observasi secara langsung. Kata", "author" : [ { "dropping-particle" : "", "family" : "Kristiyanti", "given" : "M.", "non-dropping-particle" : "", "parse-names" : false, "suffix" : "" } ], "container-title" : "Seminar Nasional Multi Disiplin Ilmu", "id" : "ITEM-1", "issue" : "180", "issued" : { "date-parts" : [ [ "2016" ] ] }, "page" : "752-760", "title" : "Pemberdayaan Masyarakat Pesisir Pantai Melalui Pendekatan ICZM (Integrated Coastal Zone Management)", "type" : "article-journal" }, "uris" : [ "http://www.mendeley.com/documents/?uuid=3e550789-70f5-4209-8b3a-1a41770c30d1" ] } ], "mendeley" : { "formattedCitation" : "(Kristiyanti, 2016)", "manualFormatting" : "Kristiyanti (2016)", "plainTextFormattedCitation" : "(Kristiyanti, 2016)", "previouslyFormattedCitation" : "(Kristiyanti, 2016)" }, "properties" : {  }, "schema" : "https://github.com/citation-style-language/schema/raw/master/csl-citation.json" }</w:instrText>
      </w:r>
      <w:r>
        <w:rPr/>
        <w:fldChar w:fldCharType="separate"/>
      </w:r>
      <w:bookmarkStart w:id="2" w:name="__Fieldmark__71_1428366040"/>
      <w:r>
        <w:rPr/>
      </w:r>
      <w:r>
        <w:rPr>
          <w:rFonts w:cs="Times New Roman" w:ascii="Times New Roman" w:hAnsi="Times New Roman"/>
          <w:sz w:val="24"/>
          <w:szCs w:val="24"/>
        </w:rPr>
        <w:t>Kristiyanti (2016)</w:t>
      </w:r>
      <w:r>
        <w:rPr/>
      </w:r>
      <w:r>
        <w:rPr/>
        <w:fldChar w:fldCharType="end"/>
      </w:r>
      <w:bookmarkEnd w:id="2"/>
      <w:r>
        <w:rPr>
          <w:rFonts w:cs="Times New Roman" w:ascii="Times New Roman" w:hAnsi="Times New Roman"/>
          <w:sz w:val="24"/>
          <w:szCs w:val="24"/>
        </w:rPr>
        <w:t>, alasan mengapa pemberdayaan masyarakat pesisir begitu penting, karena dalam pengelolaan sumber daya laut masih di nilai belum optimal. Kekayaan yang ada dalam laut, khususnya di Jawa, hanya sebagian kecil saja dari penduduk masyarakat Pesisir yang berusaha mengaisnya, itupun dalam usaha-usaha kecil seperti kaum nelayan tradisional. Hal ini berarti bahwa konsep laut dan melaut bagi umumnya masyarakat Jawa Pesisir belum mendarah daging. Di samping itu juga gambaran mengenai melakukan kegiatan di laut penuh risiko, sementara gambaran mengenai kondisi kehidupan nelayan masih buram, maka dalam proses sosialisasi dan selama dalam pendidikan, belum ada upaya-upaya untuk diorientasikan kepada kecintaan kepada laut, baik mengenai pengetahuan kelautan, pemanfaatan kekayaan laut, maupun teknologi kelautan. Terabaikannya kondisi ini mengakibatkan semangat untuk mencintai dan menjadi bangga sebagai pelaut, serta kesungguhannya untuk dapat memanfaatkan kekayaan laut, sangat berkurang.</w:t>
      </w:r>
    </w:p>
    <w:p>
      <w:pPr>
        <w:pStyle w:val="Normal"/>
        <w:spacing w:lineRule="auto" w:line="240" w:before="0" w:after="0"/>
        <w:ind w:firstLine="567"/>
        <w:jc w:val="both"/>
        <w:rPr/>
      </w:pPr>
      <w:r>
        <w:rPr>
          <w:rFonts w:cs="Times New Roman" w:ascii="Times New Roman" w:hAnsi="Times New Roman"/>
          <w:sz w:val="24"/>
          <w:szCs w:val="24"/>
        </w:rPr>
        <w:t xml:space="preserve">Provinsi Jawa Timur merupakan Provinsi yang memiliki potensi UMKM pesisir yang besar. Sebagian kabupaten/kota yang terdapat di Provinsi Jawa Timur merupakan daerah yang di lewati oleh jalur pantura (pantai utara). Sehingga membuka peluang dalam meningkatkan perdagangan dan investasi. Salah satu daerah pesisir Provinsi Jawa Timur adalah Surabaya, Sidoarjo, Lamongan, Gresik dan Tuban yang memiliki potensi sumberdaya alam yang sangat besar. Hasil potensi laut yang berlimpah membuat masyarakat pesisir hanya mengelola dalam bentuk pengasinan, krupuk dan terasi. Selaian itu kurang bervariasinya produk dan memasarkan, masyarakat pesisir juga kurang dalam hal pendanaan. Sehinggga masyarakat pesisir kurang dapat mengembangkan usahanya ke rana yang lebih luas. </w:t>
      </w:r>
    </w:p>
    <w:p>
      <w:pPr>
        <w:pStyle w:val="Normal"/>
        <w:spacing w:lineRule="auto" w:line="240" w:before="0" w:after="0"/>
        <w:ind w:firstLine="567"/>
        <w:jc w:val="both"/>
        <w:rPr/>
      </w:pPr>
      <w:r>
        <w:rPr>
          <w:rFonts w:cs="Times New Roman" w:ascii="Times New Roman" w:hAnsi="Times New Roman"/>
          <w:sz w:val="24"/>
          <w:szCs w:val="24"/>
        </w:rPr>
        <w:t>Permasalahan tersebut dikarenakan tingkat kesadaran masyarakat yang masih tergolong rendah. Dengan kurangnya kesadaran yang dimiliki oleh masyarakat pesisir Jawa Timur, pengelola perlu mengadakan pelatihan-pelatihan terkait dengan permasalahan tersebut. Kegiatan pelatihan sangat bermanfaat guna menambah pengetahuan dan ketrampilan masyarakat pesisir. Melalui pelatihan keterampilan, masyarakat mampu mempersiapkan bekal untuk meningkatkan perekonomiannya. Keterampilan yang diberikan diharapkan mampu menciptakan usaha-usaha kreatif dan inovatif oleh masyarakat. Selain itu, dilakukan evaluasi pelatihan agar tidak terjadi penyalahgunaan pelatihan. sehingga tidak hanya sekedar memberikan pelatihan, tetapi juga dalam bentuk usaha yang dikembangkan setelah adanya pelatihan.</w:t>
      </w:r>
    </w:p>
    <w:p>
      <w:pPr>
        <w:pStyle w:val="Normal"/>
        <w:spacing w:lineRule="auto" w:line="240" w:before="0" w:after="0"/>
        <w:ind w:firstLine="567"/>
        <w:jc w:val="both"/>
        <w:rPr/>
      </w:pPr>
      <w:r>
        <w:rPr>
          <w:rFonts w:cs="Times New Roman" w:ascii="Times New Roman" w:hAnsi="Times New Roman"/>
          <w:sz w:val="24"/>
          <w:szCs w:val="24"/>
        </w:rPr>
        <w:t xml:space="preserve">Tujuan yang ingin dicapai dalam penelitian ini adalah untuk mengetahui perkembangan dan pemberdayaan, hambatan dalam pemberdayaan, peran pemerintah dalam pemberdayaan UMKM di pesisir utara Jawa Timur, dan strategi pemberdayaan UMKM menghadapi pasar bebas ASEAN. </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jc w:val="both"/>
        <w:rPr/>
      </w:pPr>
      <w:r>
        <w:rPr>
          <w:rFonts w:cs="Times New Roman" w:ascii="Times New Roman" w:hAnsi="Times New Roman"/>
          <w:b/>
          <w:sz w:val="24"/>
          <w:szCs w:val="24"/>
        </w:rPr>
        <w:t xml:space="preserve">Metodologi Penelitian </w:t>
      </w:r>
    </w:p>
    <w:p>
      <w:pPr>
        <w:pStyle w:val="Normal"/>
        <w:spacing w:lineRule="auto" w:line="240" w:before="0" w:after="0"/>
        <w:jc w:val="both"/>
        <w:rPr/>
      </w:pPr>
      <w:r>
        <w:rPr>
          <w:rFonts w:cs="Times New Roman" w:ascii="Times New Roman" w:hAnsi="Times New Roman"/>
          <w:b/>
          <w:sz w:val="24"/>
          <w:szCs w:val="24"/>
        </w:rPr>
        <w:t xml:space="preserve">Lokasi dan Waktu Penelitian </w:t>
      </w:r>
    </w:p>
    <w:p>
      <w:pPr>
        <w:pStyle w:val="Normal"/>
        <w:spacing w:lineRule="auto" w:line="240" w:before="0" w:after="0"/>
        <w:ind w:firstLine="567"/>
        <w:jc w:val="both"/>
        <w:rPr/>
      </w:pPr>
      <w:r>
        <w:rPr>
          <w:rFonts w:cs="Times New Roman" w:ascii="Times New Roman" w:hAnsi="Times New Roman"/>
          <w:sz w:val="24"/>
          <w:szCs w:val="24"/>
        </w:rPr>
        <w:t>Penelitian ini dilakukan di lima kecamatan dari lima kabupaten diantaranya Surabaya, Sidoarjo, Lamongan, Gresik, dan Tuban pada Provinsi Jawa Timur. Waktu penelitian ini dilaksanakan selama tiga bulan, yaitu pada bulan April 2019 sampai dengan bulan Juli 2019.</w:t>
      </w:r>
    </w:p>
    <w:p>
      <w:pPr>
        <w:pStyle w:val="Normal"/>
        <w:spacing w:lineRule="auto" w:line="240" w:before="0" w:after="0"/>
        <w:jc w:val="both"/>
        <w:rPr/>
      </w:pPr>
      <w:r>
        <w:rPr>
          <w:rFonts w:cs="Times New Roman" w:ascii="Times New Roman" w:hAnsi="Times New Roman"/>
          <w:b/>
          <w:color w:val="000000"/>
          <w:sz w:val="24"/>
          <w:szCs w:val="24"/>
        </w:rPr>
        <w:t>Teknik Pengambilan Sample</w:t>
      </w:r>
    </w:p>
    <w:p>
      <w:pPr>
        <w:pStyle w:val="Normal"/>
        <w:spacing w:lineRule="auto" w:line="240" w:before="0" w:after="0"/>
        <w:ind w:firstLine="567"/>
        <w:jc w:val="both"/>
        <w:rPr/>
      </w:pPr>
      <w:r>
        <w:rPr>
          <w:rFonts w:cs="Times New Roman" w:ascii="Times New Roman" w:hAnsi="Times New Roman"/>
          <w:sz w:val="24"/>
          <w:szCs w:val="24"/>
        </w:rPr>
        <w:t xml:space="preserve">Teknik pengambilan sampel secara bertujuan (pusposive sampling technique). Penentuan ini berdasarkan pernyataan </w:t>
      </w:r>
      <w:r>
        <w:fldChar w:fldCharType="begin"/>
      </w:r>
      <w:r>
        <w:rPr/>
        <w:instrText>ADDIN CSL_CITATION { "citationItems" : [ { "id" : "ITEM-1", "itemData" : { "author" : [ { "dropping-particle" : "", "family" : "Sugiyono", "given" : "", "non-dropping-particle" : "", "parse-names" : false, "suffix" : "" } ], "id" : "ITEM-1", "issued" : { "date-parts" : [ [ "2011" ] ] }, "publisher" : "CV Alfabeta", "publisher-place" : "Bandung", "title" : "Metode Penelitian Kuantitatif dan Kualitatif dan R &amp; D.", "type" : "book" }, "uris" : [ "http://www.mendeley.com/documents/?uuid=7afe7432-3ff2-4fae-923a-8e245ca2d7dd" ] } ], "mendeley" : { "formattedCitation" : "(Sugiyono, 2011)", "manualFormatting" : "Sugiyono (2011)", "plainTextFormattedCitation" : "(Sugiyono, 2011)", "previouslyFormattedCitation" : "(Sugiyono, 2011)" }, "properties" : {  }, "schema" : "https://github.com/citation-style-language/schema/raw/master/csl-citation.json" }</w:instrText>
      </w:r>
      <w:r>
        <w:rPr/>
        <w:fldChar w:fldCharType="separate"/>
      </w:r>
      <w:bookmarkStart w:id="3" w:name="__Fieldmark__141_1428366040"/>
      <w:r>
        <w:rPr/>
      </w:r>
      <w:r>
        <w:rPr>
          <w:rFonts w:cs="Times New Roman" w:ascii="Times New Roman" w:hAnsi="Times New Roman"/>
          <w:sz w:val="24"/>
          <w:szCs w:val="24"/>
        </w:rPr>
        <w:t>Sugiyono (2011)</w:t>
      </w:r>
      <w:r>
        <w:rPr/>
      </w:r>
      <w:r>
        <w:rPr/>
        <w:fldChar w:fldCharType="end"/>
      </w:r>
      <w:bookmarkEnd w:id="3"/>
      <w:r>
        <w:rPr>
          <w:rFonts w:cs="Times New Roman" w:ascii="Times New Roman" w:hAnsi="Times New Roman"/>
          <w:sz w:val="24"/>
          <w:szCs w:val="24"/>
        </w:rPr>
        <w:t xml:space="preserve"> bahwa penentuan sumber data pada orang yang akan diwawancarai maupun diobservasi dilakukan secara purposive, yaitu dipilih dengan pertimbangan dan tujuan tertentu. </w:t>
      </w:r>
    </w:p>
    <w:p>
      <w:pPr>
        <w:pStyle w:val="Normal"/>
        <w:spacing w:lineRule="auto" w:line="240" w:before="0" w:after="0"/>
        <w:jc w:val="both"/>
        <w:rPr/>
      </w:pPr>
      <w:r>
        <w:rPr>
          <w:rFonts w:cs="Times New Roman" w:ascii="Times New Roman" w:hAnsi="Times New Roman"/>
          <w:b/>
          <w:sz w:val="24"/>
          <w:szCs w:val="24"/>
        </w:rPr>
        <w:t xml:space="preserve">Teknik Pengumpulan Data </w:t>
      </w:r>
    </w:p>
    <w:p>
      <w:pPr>
        <w:pStyle w:val="Normal"/>
        <w:spacing w:lineRule="auto" w:line="240" w:before="0" w:after="0"/>
        <w:ind w:firstLine="567"/>
        <w:jc w:val="both"/>
        <w:rPr/>
      </w:pPr>
      <w:r>
        <w:rPr>
          <w:rFonts w:cs="Times New Roman" w:ascii="Times New Roman" w:hAnsi="Times New Roman"/>
          <w:sz w:val="24"/>
          <w:szCs w:val="24"/>
        </w:rPr>
        <w:t xml:space="preserve">Dalam penelitian kualitatif ini yang berperan menjadi instrumen penelitian adalah peneliti itu sendiri dibantu dengan adanya pedoman observasi, pedoman wawancara serta pedoman dokumentasi untuk pengumpulan data. Peneliti melakukan pengamatan, wawancara dan mencatat hasil pengamatan. Sebagaimana yang disampaikan oleh </w:t>
      </w:r>
      <w:r>
        <w:fldChar w:fldCharType="begin"/>
      </w:r>
      <w:r>
        <w:rPr/>
        <w:instrText>ADDIN CSL_CITATION { "citationItems" : [ { "id" : "ITEM-1", "itemData" : { "author" : [ { "dropping-particle" : "", "family" : "Sugiyono", "given" : "", "non-dropping-particle" : "", "parse-names" : false, "suffix" : "" } ], "id" : "ITEM-1", "issued" : { "date-parts" : [ [ "2011" ] ] }, "publisher" : "CV Alfabeta", "publisher-place" : "Bandung", "title" : "Metode Penelitian Kuantitatif dan Kualitatif dan R &amp; D.", "type" : "book" }, "uris" : [ "http://www.mendeley.com/documents/?uuid=7afe7432-3ff2-4fae-923a-8e245ca2d7dd" ] } ], "mendeley" : { "formattedCitation" : "(Sugiyono, 2011)", "manualFormatting" : "Sugiyono (2011)", "plainTextFormattedCitation" : "(Sugiyono, 2011)", "previouslyFormattedCitation" : "(Sugiyono, 2011)" }, "properties" : {  }, "schema" : "https://github.com/citation-style-language/schema/raw/master/csl-citation.json" }</w:instrText>
      </w:r>
      <w:r>
        <w:rPr/>
        <w:fldChar w:fldCharType="separate"/>
      </w:r>
      <w:bookmarkStart w:id="4" w:name="__Fieldmark__158_1428366040"/>
      <w:r>
        <w:rPr/>
      </w:r>
      <w:r>
        <w:rPr>
          <w:rFonts w:cs="Times New Roman" w:ascii="Times New Roman" w:hAnsi="Times New Roman"/>
          <w:sz w:val="24"/>
          <w:szCs w:val="24"/>
        </w:rPr>
        <w:t>Sugiyono (2011)</w:t>
      </w:r>
      <w:r>
        <w:rPr/>
      </w:r>
      <w:r>
        <w:rPr/>
        <w:fldChar w:fldCharType="end"/>
      </w:r>
      <w:bookmarkEnd w:id="4"/>
      <w:r>
        <w:rPr>
          <w:rFonts w:cs="Times New Roman" w:ascii="Times New Roman" w:hAnsi="Times New Roman"/>
          <w:sz w:val="24"/>
          <w:szCs w:val="24"/>
        </w:rPr>
        <w:t xml:space="preserve"> peneliti kualitatif sebagai human instrument, berfungsi menetapkan fokus penelitian, memilih informan sebagai sumber data, melakukan pengumpulan data, menilai kualitas data, analisis data, menafsirkan data dan membuat kesimpulan.</w:t>
      </w:r>
    </w:p>
    <w:p>
      <w:pPr>
        <w:pStyle w:val="Normal"/>
        <w:spacing w:lineRule="auto" w:line="240" w:before="0" w:after="0"/>
        <w:jc w:val="both"/>
        <w:rPr/>
      </w:pPr>
      <w:r>
        <w:rPr>
          <w:rFonts w:cs="Times New Roman" w:ascii="Times New Roman" w:hAnsi="Times New Roman"/>
          <w:b/>
          <w:sz w:val="24"/>
          <w:szCs w:val="24"/>
        </w:rPr>
        <w:t xml:space="preserve">Teknik Analisis Data </w:t>
      </w:r>
    </w:p>
    <w:p>
      <w:pPr>
        <w:pStyle w:val="Normal"/>
        <w:spacing w:lineRule="auto" w:line="240" w:before="0" w:after="0"/>
        <w:ind w:firstLine="567"/>
        <w:jc w:val="both"/>
        <w:rPr/>
      </w:pPr>
      <w:r>
        <w:rPr>
          <w:rFonts w:cs="Times New Roman" w:ascii="Times New Roman" w:hAnsi="Times New Roman"/>
          <w:sz w:val="24"/>
          <w:szCs w:val="24"/>
        </w:rPr>
        <w:t xml:space="preserve">Teknik analisis data pada penelitian ini adalah analisis kompenensial yang dilakukan secara induktif. Aktivitas dalam analisis data kualitatif dilakukan secara interaktif dan berlangsung secara terus menerus sampai tuntas, sehingga datanya jenuh. Proses analisis data cenderung menggunakan model analisis data dari Milles dan Hubberman yang dikutip dari </w:t>
      </w:r>
      <w:r>
        <w:fldChar w:fldCharType="begin"/>
      </w:r>
      <w:r>
        <w:rPr/>
        <w:instrText>ADDIN CSL_CITATION { "citationItems" : [ { "id" : "ITEM-1", "itemData" : { "author" : [ { "dropping-particle" : "", "family" : "Sugiyono", "given" : "", "non-dropping-particle" : "", "parse-names" : false, "suffix" : "" } ], "id" : "ITEM-1", "issued" : { "date-parts" : [ [ "2011" ] ] }, "publisher" : "CV Alfabeta", "publisher-place" : "Bandung", "title" : "Metode Penelitian Kuantitatif dan Kualitatif dan R &amp; D.", "type" : "book" }, "uris" : [ "http://www.mendeley.com/documents/?uuid=7afe7432-3ff2-4fae-923a-8e245ca2d7dd" ] } ], "mendeley" : { "formattedCitation" : "(Sugiyono, 2011)", "manualFormatting" : "Sugiyono (2011)", "plainTextFormattedCitation" : "(Sugiyono, 2011)", "previouslyFormattedCitation" : "(Sugiyono, 2011)" }, "properties" : {  }, "schema" : "https://github.com/citation-style-language/schema/raw/master/csl-citation.json" }</w:instrText>
      </w:r>
      <w:r>
        <w:rPr/>
        <w:fldChar w:fldCharType="separate"/>
      </w:r>
      <w:bookmarkStart w:id="5" w:name="__Fieldmark__175_1428366040"/>
      <w:r>
        <w:rPr/>
      </w:r>
      <w:r>
        <w:rPr>
          <w:rFonts w:cs="Times New Roman" w:ascii="Times New Roman" w:hAnsi="Times New Roman"/>
          <w:sz w:val="24"/>
          <w:szCs w:val="24"/>
        </w:rPr>
        <w:t>Sugiyono (2011)</w:t>
      </w:r>
      <w:r>
        <w:rPr/>
      </w:r>
      <w:r>
        <w:rPr/>
        <w:fldChar w:fldCharType="end"/>
      </w:r>
      <w:bookmarkEnd w:id="5"/>
      <w:r>
        <w:rPr>
          <w:rFonts w:cs="Times New Roman" w:ascii="Times New Roman" w:hAnsi="Times New Roman"/>
          <w:sz w:val="24"/>
          <w:szCs w:val="24"/>
        </w:rPr>
        <w:t xml:space="preserve"> yaitu data reduction, data display, dan data conclusion drawing verification </w:t>
      </w:r>
    </w:p>
    <w:p>
      <w:pPr>
        <w:pStyle w:val="Normal"/>
        <w:spacing w:lineRule="auto" w:line="240" w:before="0" w:after="0"/>
        <w:jc w:val="both"/>
        <w:rPr/>
      </w:pPr>
      <w:r>
        <w:rPr>
          <w:rFonts w:cs="Times New Roman" w:ascii="Times New Roman" w:hAnsi="Times New Roman"/>
          <w:b/>
          <w:sz w:val="24"/>
          <w:szCs w:val="24"/>
        </w:rPr>
        <w:t xml:space="preserve">Keabsahan Data </w:t>
      </w:r>
    </w:p>
    <w:p>
      <w:pPr>
        <w:pStyle w:val="Normal"/>
        <w:spacing w:lineRule="auto" w:line="240" w:before="0" w:after="0"/>
        <w:ind w:firstLine="567"/>
        <w:jc w:val="both"/>
        <w:rPr/>
      </w:pPr>
      <w:r>
        <w:rPr>
          <w:rFonts w:cs="Times New Roman" w:ascii="Times New Roman" w:hAnsi="Times New Roman"/>
          <w:sz w:val="24"/>
          <w:szCs w:val="24"/>
        </w:rPr>
        <w:t xml:space="preserve">Pemeriksaan keabsahan data dalam penelitian ini menggunakan teknik triangulasi. Menurut </w:t>
      </w:r>
      <w:r>
        <w:fldChar w:fldCharType="begin"/>
      </w:r>
      <w:r>
        <w:rPr/>
        <w:instrText>ADDIN CSL_CITATION { "citationItems" : [ { "id" : "ITEM-1", "itemData" : { "author" : [ { "dropping-particle" : "", "family" : "Moleong", "given" : "Lexy J", "non-dropping-particle" : "", "parse-names" : false, "suffix" : "" } ], "edition" : "Revisi", "id" : "ITEM-1", "issued" : { "date-parts" : [ [ "2013" ] ] }, "publisher" : "PT. Remaja Rosdakarya", "publisher-place" : "Bandung", "title" : "Metode Penelitian Kualitatif", "type" : "book" }, "uris" : [ "http://www.mendeley.com/documents/?uuid=a375dcec-1091-43e5-a00d-85ee89ba8868" ] } ], "mendeley" : { "formattedCitation" : "(Moleong, 2013)", "manualFormatting" : "Moleong (2013)", "plainTextFormattedCitation" : "(Moleong, 2013)", "previouslyFormattedCitation" : "(Moleong, 2013)" }, "properties" : {  }, "schema" : "https://github.com/citation-style-language/schema/raw/master/csl-citation.json" }</w:instrText>
      </w:r>
      <w:r>
        <w:rPr/>
        <w:fldChar w:fldCharType="separate"/>
      </w:r>
      <w:bookmarkStart w:id="6" w:name="__Fieldmark__191_1428366040"/>
      <w:r>
        <w:rPr/>
      </w:r>
      <w:r>
        <w:rPr>
          <w:rFonts w:cs="Times New Roman" w:ascii="Times New Roman" w:hAnsi="Times New Roman"/>
          <w:sz w:val="24"/>
          <w:szCs w:val="24"/>
        </w:rPr>
        <w:t>Moleong (2013)</w:t>
      </w:r>
      <w:r>
        <w:rPr/>
      </w:r>
      <w:r>
        <w:rPr/>
        <w:fldChar w:fldCharType="end"/>
      </w:r>
      <w:bookmarkEnd w:id="6"/>
      <w:r>
        <w:rPr>
          <w:rFonts w:cs="Times New Roman" w:ascii="Times New Roman" w:hAnsi="Times New Roman"/>
          <w:sz w:val="24"/>
          <w:szCs w:val="24"/>
        </w:rPr>
        <w:t xml:space="preserve"> triangulasi adalah teknik pemeriksaan keabsahan data yang memanfaatkan sesuatu yang lain di luar data itu untuk keperluan pengecekan atau sebagai pembanding terhadap data itu. </w:t>
      </w:r>
    </w:p>
    <w:p>
      <w:pPr>
        <w:pStyle w:val="Normal"/>
        <w:spacing w:lineRule="auto" w:line="240" w:before="0" w:after="0"/>
        <w:jc w:val="both"/>
        <w:rPr>
          <w:rFonts w:ascii="Times New Roman" w:hAnsi="Times New Roman" w:cs="Times New Roman"/>
          <w:color w:val="000000"/>
          <w:sz w:val="24"/>
          <w:szCs w:val="24"/>
        </w:rPr>
      </w:pPr>
      <w:r>
        <w:rPr>
          <w:rFonts w:cs="Times New Roman" w:ascii="Times New Roman" w:hAnsi="Times New Roman"/>
          <w:color w:val="000000"/>
          <w:sz w:val="24"/>
          <w:szCs w:val="24"/>
        </w:rPr>
      </w:r>
    </w:p>
    <w:p>
      <w:pPr>
        <w:pStyle w:val="Normal"/>
        <w:spacing w:lineRule="auto" w:line="240" w:before="0" w:after="0"/>
        <w:jc w:val="both"/>
        <w:rPr/>
      </w:pPr>
      <w:r>
        <w:rPr>
          <w:rFonts w:cs="Times New Roman" w:ascii="Times New Roman" w:hAnsi="Times New Roman"/>
          <w:b/>
          <w:sz w:val="24"/>
          <w:szCs w:val="24"/>
        </w:rPr>
        <w:t xml:space="preserve">Hasil dan Pembahasan </w:t>
      </w:r>
    </w:p>
    <w:p>
      <w:pPr>
        <w:pStyle w:val="Normal"/>
        <w:spacing w:lineRule="auto" w:line="240" w:before="0" w:after="0"/>
        <w:ind w:firstLine="567"/>
        <w:jc w:val="both"/>
        <w:rPr/>
      </w:pPr>
      <w:r>
        <w:rPr>
          <w:rFonts w:cs="Times New Roman" w:ascii="Times New Roman" w:hAnsi="Times New Roman"/>
          <w:sz w:val="24"/>
          <w:szCs w:val="24"/>
        </w:rPr>
        <w:t xml:space="preserve">Pada penelitian ini proses penyebaran kuesioner ditujukan kepada 50 responden yaitu nelayan di Surabaya, Sidoarjo, Lamongan, Gresik dan Tuban. Dengan 20 informan kunci dengan kreteria sebagai berikut pelaku usaha, tokoh masyarakat, kepala desa, dan dinas pemberdayaan masyarakat. Responden terdiri dari 13 perempuan dan 37 laki-laki. Usia 21 - 30 tahun sebanyak 16 reponden, 31 – 40 tahun sebanyak 25 responden, 41 – 50 tahun sebanyak 9, dan &gt; 50 tahun sebanyak 0 responden. </w:t>
      </w:r>
    </w:p>
    <w:p>
      <w:pPr>
        <w:pStyle w:val="Normal"/>
        <w:spacing w:lineRule="auto" w:line="240" w:before="0" w:after="0"/>
        <w:jc w:val="both"/>
        <w:rPr>
          <w:rFonts w:ascii="Times New Roman" w:hAnsi="Times New Roman" w:cs="Times New Roman"/>
          <w:b/>
          <w:b/>
          <w:sz w:val="24"/>
          <w:szCs w:val="24"/>
        </w:rPr>
      </w:pPr>
      <w:r>
        <w:rPr/>
      </w:r>
    </w:p>
    <w:p>
      <w:pPr>
        <w:pStyle w:val="Normal"/>
        <w:spacing w:lineRule="auto" w:line="240" w:before="0" w:after="0"/>
        <w:jc w:val="both"/>
        <w:rPr/>
      </w:pPr>
      <w:r>
        <w:rPr>
          <w:rFonts w:cs="Times New Roman" w:ascii="Times New Roman" w:hAnsi="Times New Roman"/>
          <w:b/>
          <w:sz w:val="24"/>
          <w:szCs w:val="24"/>
        </w:rPr>
        <w:t>Pembahasan</w:t>
      </w:r>
    </w:p>
    <w:p>
      <w:pPr>
        <w:pStyle w:val="Normal"/>
        <w:spacing w:lineRule="auto" w:line="240" w:before="0" w:after="0"/>
        <w:jc w:val="both"/>
        <w:rPr/>
      </w:pPr>
      <w:r>
        <w:rPr>
          <w:rFonts w:cs="Times New Roman" w:ascii="Times New Roman" w:hAnsi="Times New Roman"/>
          <w:b/>
          <w:sz w:val="24"/>
          <w:szCs w:val="24"/>
        </w:rPr>
        <w:t xml:space="preserve">Pemberdayaan Masyarakat Melalui Pengembangan Wilayah Pesisir Berbasis perekonomian masyarakat.  </w:t>
      </w:r>
    </w:p>
    <w:p>
      <w:pPr>
        <w:pStyle w:val="Normal"/>
        <w:spacing w:lineRule="auto" w:line="240" w:before="0" w:after="0"/>
        <w:ind w:firstLine="567"/>
        <w:jc w:val="both"/>
        <w:rPr/>
      </w:pPr>
      <w:r>
        <w:rPr>
          <w:rFonts w:cs="Times New Roman" w:ascii="Times New Roman" w:hAnsi="Times New Roman"/>
          <w:sz w:val="24"/>
          <w:szCs w:val="24"/>
        </w:rPr>
        <w:t xml:space="preserve">Proses pemberdayaan masyarakat melalui pengembangan wilayah pesisir Jawa Timur berbasis perekonomian masyarakat yaitu dengan cara (1) memberikan penyadaran kepada masyarakat pesisir Jawa Timur melalui sosialisasi dan penyuluhan akan pentingnya peningkatan kesejahteraan perekonomian masyarakat di daerah pesisir Jawa Timur, (2) memberikan motivasi kepada masyarakat pesisir, (3) mengembangkan kemampuan masyarakat melalui pelatihan keterampilan untuk meningkatkan kesejahteraan masyarakat pesisir, diantaranya dengan langkah-langkah pelaksanaan pemberdayaan dengan melakukan pendataan terhadap masyarakat pesisir Jawa Timur yang berminat mengikuti program pelatihan keterampilan dan antusias pada pelaksanaan program pelatihan keterampilan, (4) menciptakan peluang usaha secara mandiri guna memberi kesempatan kepada masyarakat pesisir dalam penyaluran hasil produksi masyarakat pesisir. Pada pelaksanaan program pemberdayaan masyarakat pesisir melalui pengembangan wilayah daerah pesisir Jawa Timur yang berbasis perekonomian masayarakat dengan tahapan yang pernah dikemukakan oleh </w:t>
      </w:r>
      <w:r>
        <w:fldChar w:fldCharType="begin"/>
      </w:r>
      <w:r>
        <w:rPr/>
        <w:instrText>ADDIN CSL_CITATION { "citationItems" : [ { "id" : "ITEM-1", "itemData" : { "author" : [ { "dropping-particle" : "", "family" : "Sulistiyani", "given" : "Ambar Teguh", "non-dropping-particle" : "", "parse-names" : false, "suffix" : "" } ], "id" : "ITEM-1", "issued" : { "date-parts" : [ [ "2004" ] ] }, "publisher" : "Gava Media", "publisher-place" : "Yogyakarta", "title" : "Kemitraan dan Model-Model Pemberdayaan", "type" : "book" }, "uris" : [ "http://www.mendeley.com/documents/?uuid=cae59c1b-2165-41a1-ae20-92be91e6590d" ] } ], "mendeley" : { "formattedCitation" : "(Sulistiyani, 2004)", "manualFormatting" : "Sulistiyani (2004)", "plainTextFormattedCitation" : "(Sulistiyani, 2004)", "previouslyFormattedCitation" : "(Sulistiyani, 2004)" }, "properties" : {  }, "schema" : "https://github.com/citation-style-language/schema/raw/master/csl-citation.json" }</w:instrText>
      </w:r>
      <w:r>
        <w:rPr/>
        <w:fldChar w:fldCharType="separate"/>
      </w:r>
      <w:bookmarkStart w:id="7" w:name="__Fieldmark__273_1428366040"/>
      <w:r>
        <w:rPr/>
      </w:r>
      <w:r>
        <w:rPr>
          <w:rFonts w:cs="Times New Roman" w:ascii="Times New Roman" w:hAnsi="Times New Roman"/>
          <w:sz w:val="24"/>
          <w:szCs w:val="24"/>
        </w:rPr>
        <w:t>Sulistiyani (2004)</w:t>
      </w:r>
      <w:r>
        <w:rPr/>
      </w:r>
      <w:r>
        <w:rPr/>
        <w:fldChar w:fldCharType="end"/>
      </w:r>
      <w:bookmarkEnd w:id="7"/>
      <w:r>
        <w:rPr>
          <w:rFonts w:cs="Times New Roman" w:ascii="Times New Roman" w:hAnsi="Times New Roman"/>
          <w:sz w:val="24"/>
          <w:szCs w:val="24"/>
        </w:rPr>
        <w:t>, dimana tahapan-tahapan harus dilalui melalui proses pemberdayaan masayarakat yaitu dengan : (1) tahap penyadaran dan pembentukan perilaku masyarakat melalui perilaku sadar dan peduli sehingga masyarakat merasa membutuhkan peningkatan kapasitas diri, (2) tahap transformasi dimana masyarakat butuh akan pengembangan kemampuan berupa penambahan wawasan pengetahuan, kecakapan keterampilan agar terbuka wawasan dan dapat memiliki keterampilan dasar sehingga dapat mengambil peran didalam pembangunan, (3) tahap peningkatan kemampuan di bidang intelektual, kecakapan dalam keterampilan sehingga terbentuklah inisiatif dan kemampuan melakukan inovatif untuk menjadi masyarakat yang mandiri.</w:t>
      </w:r>
    </w:p>
    <w:p>
      <w:pPr>
        <w:pStyle w:val="Normal"/>
        <w:spacing w:lineRule="auto" w:line="240" w:before="0" w:after="0"/>
        <w:jc w:val="both"/>
        <w:rPr>
          <w:rFonts w:ascii="Times New Roman" w:hAnsi="Times New Roman" w:cs="Times New Roman"/>
          <w:b/>
          <w:b/>
          <w:sz w:val="24"/>
          <w:szCs w:val="24"/>
        </w:rPr>
      </w:pPr>
      <w:r>
        <w:rPr/>
      </w:r>
    </w:p>
    <w:p>
      <w:pPr>
        <w:pStyle w:val="Normal"/>
        <w:spacing w:lineRule="auto" w:line="240" w:before="0" w:after="0"/>
        <w:jc w:val="both"/>
        <w:rPr/>
      </w:pPr>
      <w:r>
        <w:rPr>
          <w:rFonts w:cs="Times New Roman" w:ascii="Times New Roman" w:hAnsi="Times New Roman"/>
          <w:b/>
          <w:sz w:val="24"/>
          <w:szCs w:val="24"/>
        </w:rPr>
        <w:t xml:space="preserve">Hasil Perkembangan dan Pemberdayaan Masyarakat melalui Pengembangan Wilayah Pesisir Jawa Timur. </w:t>
      </w:r>
    </w:p>
    <w:p>
      <w:pPr>
        <w:pStyle w:val="Normal"/>
        <w:spacing w:lineRule="auto" w:line="240" w:before="0" w:after="0"/>
        <w:ind w:firstLine="567"/>
        <w:jc w:val="both"/>
        <w:rPr/>
      </w:pPr>
      <w:r>
        <w:rPr>
          <w:rFonts w:cs="Times New Roman" w:ascii="Times New Roman" w:hAnsi="Times New Roman"/>
          <w:sz w:val="24"/>
          <w:szCs w:val="24"/>
        </w:rPr>
        <w:t xml:space="preserve">Merupakan proses evaluasi dari suatu program kegiatan, guna mencapai tujuan dari pemberdayaan masyarakat. Hasil pencapaian pemberdayaan masyarakat, telah menjadikan masyarakat pesisir Jawa Timur menjadi lebih mandiri, meskipun masyarakat tidak semuanya terlibat secara langsung dalam kelompok, akan tetapi kegiatan kelompok ini telah memberikan dampak yang positif bagi masyarakat secara langsung. Terbukti dengan lebih mandiri dan produktifnya masyarakat disela-sela kesibukannya. Pelaksanaan pemberdayaan masyarakat melalui pengembangan wilayah pesisir Jawa Timur berbasis perekonomian masyarakat dapat memberikan hasil berupa peningkatan keterampilan dan kemandirian masyarakat pesisir. Sehingga masyarakat mampu meningkatkan perekonomian dan kesejahteraan masyarakat pesisir Jawa Timur. Peningkatan keterampilan dan kemandirian masyarakat dapat dilihat dari terbentuknya kelompok UMKM yang telah mengikuti berbagai macam pelatihan keterampilan untuk dapat meningkatkan penghasilan. Dengan mengikuti pelatihan-pelatihan, masyarakat diharapkan mampu mengembangkan keterampilan yang telah diperoleh sebagai bekal hidupnya. Program pemberdayaan masyarakat akan berdampak positif bagi perekonomian masyarakat. Apabila terjadi perubahan ekonomi yang signifikan pada masyarakat. Perubahan ekonomi pada masyarakat dapat dirasakan dan dilihat dari penambahan penghasilan yang diperoleh masyarakat serta berkembangnya UMKM pada kelompok masyarakat pesisir. Secara ekonomi perubahan pada masyarakat tidak terlalu besar akan tetapi dampak yang dirasakan oleh masyarakat pada kehidupan sehari-hari terutama pada bertambanya penghasilan masyarakat pesisir itu yang menjadi point utama dalam pemberdayaan masyarakat pesisir. Hasil penelitian pemberdayaan masyarakat melalui pengembangan wilayah pesisir berbasis perekonomian masyarakat ini sesuai dengan pendapat yang telah dikemukakan </w:t>
      </w:r>
      <w:r>
        <w:fldChar w:fldCharType="begin"/>
      </w:r>
      <w:r>
        <w:rPr/>
        <w:instrText>ADDIN CSL_CITATION { "citationItems" : [ { "id" : "ITEM-1", "itemData" : { "author" : [ { "dropping-particle" : "", "family" : "Sulistiyani", "given" : "Ambar Teguh", "non-dropping-particle" : "", "parse-names" : false, "suffix" : "" } ], "id" : "ITEM-1", "issued" : { "date-parts" : [ [ "2004" ] ] }, "publisher" : "Gava Media", "publisher-place" : "Yogyakarta", "title" : "Kemitraan dan Model-Model Pemberdayaan", "type" : "book" }, "uris" : [ "http://www.mendeley.com/documents/?uuid=cae59c1b-2165-41a1-ae20-92be91e6590d" ] } ], "mendeley" : { "formattedCitation" : "(Sulistiyani, 2004)", "manualFormatting" : "Sulistiyani (2004)", "plainTextFormattedCitation" : "(Sulistiyani, 2004)", "previouslyFormattedCitation" : "(Sulistiyani, 2004)" }, "properties" : {  }, "schema" : "https://github.com/citation-style-language/schema/raw/master/csl-citation.json" }</w:instrText>
      </w:r>
      <w:r>
        <w:rPr/>
        <w:fldChar w:fldCharType="separate"/>
      </w:r>
      <w:bookmarkStart w:id="8" w:name="__Fieldmark__418_1428366040"/>
      <w:r>
        <w:rPr/>
      </w:r>
      <w:r>
        <w:rPr>
          <w:rFonts w:cs="Times New Roman" w:ascii="Times New Roman" w:hAnsi="Times New Roman"/>
          <w:sz w:val="24"/>
          <w:szCs w:val="24"/>
        </w:rPr>
        <w:t>Sulistiyani (2004)</w:t>
      </w:r>
      <w:r>
        <w:rPr/>
      </w:r>
      <w:r>
        <w:rPr/>
        <w:fldChar w:fldCharType="end"/>
      </w:r>
      <w:bookmarkEnd w:id="8"/>
      <w:r>
        <w:rPr>
          <w:rFonts w:cs="Times New Roman" w:ascii="Times New Roman" w:hAnsi="Times New Roman"/>
          <w:sz w:val="24"/>
          <w:szCs w:val="24"/>
        </w:rPr>
        <w:t xml:space="preserve"> yang mengatakan bahwa tujuan yang ingin diraih dari pemberdayaan masyarakat adalah membentuk masyarakat yang mandiri. Kemandirian masyarakat dapat dilihat dari kemampuan berfikir, memutuskan dan mampu melakukan sesuatu yang tepat dalam menyelesaikan masalah sendiri. Namun dampak dari pelaksanaan pemberdayaan masyarakat, mampu mewujudkan masyarakat secara mandiri. Pemberdayaan masyarakat melalui pengembangan wilayah pesisir berbasis perekonomian masyarakat memiliki dampak positif dari segi sosial, ekonomi, dan pendidikan. Dampak sosial dapat dilihat dari adanya pelaksanaan program pemberdayaan masyarakat pesisir Jawa Timur dengan terjalinnya kerjasama dan rasa percaya antar masyarakat, pemerintah dan pengusaha. Jalinan kerjasama ini akan meningkatkan kualitas masyarakat dalam melakukan kegiatan UMKM. Dengan mengikuti semua kegiatan pemberdayaan, masyarakat diharapkan memiliki solidaritas yang tinggi. Solidaritas yang tinggi akan memunculkan kekompakan dalam masyarakat. Dengan saling membantu dalam memproduksi hasil produk yang diolah. Dampak ekonomi yang terlihat dari adanya pelaksanaan program pemberdayaan masyarakat pesisir Jawa Timur yaitu dengan meningkatnya perekonomian masyarakat pesisir Jawa Timur. Masyarakat pesisir mulai dapat memproduksi produk inovasi dan kreatif dengan kemampuan yang telah diperoleh dalam mengikuti kegiatan pelatihan. Produk-produk tersebut antara lain nugget, kripik, abon, bakso, scallop dan lain sebagainya. Dengan produk-produk olahan yang layak jual tersebut dapat menambah penghasilan masyarakat pesisir Jawa Timur. Dampak pendidikan dari adanya pelaksanaan pemberdayaan masyarakat yaitu meningkatnya wawasan masyarakat. Wawasan dan keterampilan yang telah diperoleh masyarakat pada saat mengikuti kegiatan pelatihan dapat mereka aplikasikan di kehidupan mereka untuk meningkatkan kualitas hidupnya. Dengan pengetahuan tersebut masyarakat dapat berkembang lebih baik dari sebelumnya. Program pemberdayaan masyarakat melalui pengembangan wilayah pesisir berbasis perekonomian masyarakat ini telah memberikan dampak yang dapat dirasakan oleh masyarakat.</w:t>
      </w:r>
    </w:p>
    <w:p>
      <w:pPr>
        <w:pStyle w:val="Normal"/>
        <w:spacing w:lineRule="auto" w:line="240" w:before="0" w:after="0"/>
        <w:jc w:val="both"/>
        <w:rPr>
          <w:rFonts w:ascii="Times New Roman" w:hAnsi="Times New Roman" w:cs="Times New Roman"/>
          <w:b/>
          <w:b/>
          <w:sz w:val="24"/>
          <w:szCs w:val="24"/>
        </w:rPr>
      </w:pPr>
      <w:r>
        <w:rPr/>
      </w:r>
    </w:p>
    <w:p>
      <w:pPr>
        <w:pStyle w:val="Normal"/>
        <w:spacing w:lineRule="auto" w:line="240" w:before="0" w:after="0"/>
        <w:jc w:val="both"/>
        <w:rPr/>
      </w:pPr>
      <w:r>
        <w:rPr>
          <w:rFonts w:cs="Times New Roman" w:ascii="Times New Roman" w:hAnsi="Times New Roman"/>
          <w:b/>
          <w:sz w:val="24"/>
          <w:szCs w:val="24"/>
        </w:rPr>
        <w:t>Faktor Penghambat Dalam Pemberdayaan Masyarakat Melalui Pengembangan Wilayah Pesisir Jawa Timur</w:t>
      </w:r>
    </w:p>
    <w:p>
      <w:pPr>
        <w:pStyle w:val="Normal"/>
        <w:spacing w:lineRule="auto" w:line="240" w:before="0" w:after="0"/>
        <w:ind w:firstLine="567"/>
        <w:jc w:val="both"/>
        <w:rPr/>
      </w:pPr>
      <w:r>
        <w:rPr>
          <w:rFonts w:cs="Times New Roman" w:ascii="Times New Roman" w:hAnsi="Times New Roman"/>
          <w:sz w:val="24"/>
          <w:szCs w:val="24"/>
        </w:rPr>
        <w:t xml:space="preserve">Dalam upaya meningkatkan pemberdayaan masyarakat tentu tidak terlepas dari faktor penghambat serta pendukung. Berikut beberapa penyebab faktor penghambat pelaksanaan program pemberdayaan masyarakat melalui pengembangan wilayah pesisir Jawa Timur yang pertama adalah masih kurang kesiapan sumber daya manusia wilayah pesisisr Jawa Timur yang belum optimal. Masyarakat pesisir masih belum dapat mengembangkan kemampuan yang dimilikinya dan masih ada keraguan atas kemampuan dirinya untuk mengembangkan potensi UMKM. Hal ini dapat menjadi salah satu faktor penghambat pelaksanaan program pemberdayaan masyarakat pesisir karena tanpa adanya keberanian dan kemauan untuk berkembang dan maju, maka masyarakat pesisir tidak akan berhasil dalam meningkatkan perekonomian dan taraf hidupnya. Faktor penghambat yang kedua adalah banyaknya karakter dan pendapat masyarakat yang terkadang tidak sama satu dengan yang lainnya. Perbedaan karakter dan pemikiran masayarakat, terkadang menjadi penghambat dalam perkembangan kelompok UMKM, ingin menang sendiri, sok pintar dan malas, terkadang masih sering dijumpai dalam diri anggota kelompok UMKM. Sehingga kurang terjalin kerjasama dan partisipasi aktif dari kegiatan kelompok UMKM. Faktor penghambat yang kegita adalah pemahaman masyarakat yang masih kurang. Tidak berkembannya pola pikir masyarakat pesisir tidak luput dari kemauan dan keberanian masyarakat dalam mengembangkan potensi sumber daya manusia untuk mengembangkan dirinya. Minimnya rasa ingin tahu masyarakat pesisir untuk berhasil dan berkembang dapat menjadi salah satu hambatan dalam pelaksanaan program pemberdayaan masyarakat. </w:t>
      </w:r>
    </w:p>
    <w:p>
      <w:pPr>
        <w:pStyle w:val="Normal"/>
        <w:spacing w:lineRule="auto" w:line="240" w:before="0" w:after="0"/>
        <w:jc w:val="both"/>
        <w:rPr>
          <w:rFonts w:ascii="Times New Roman" w:hAnsi="Times New Roman" w:cs="Times New Roman"/>
          <w:b/>
          <w:b/>
          <w:sz w:val="24"/>
          <w:szCs w:val="24"/>
        </w:rPr>
      </w:pPr>
      <w:r>
        <w:rPr/>
      </w:r>
    </w:p>
    <w:p>
      <w:pPr>
        <w:pStyle w:val="Normal"/>
        <w:spacing w:lineRule="auto" w:line="240" w:before="0" w:after="0"/>
        <w:jc w:val="both"/>
        <w:rPr/>
      </w:pPr>
      <w:r>
        <w:rPr>
          <w:rFonts w:cs="Times New Roman" w:ascii="Times New Roman" w:hAnsi="Times New Roman"/>
          <w:b/>
          <w:sz w:val="24"/>
          <w:szCs w:val="24"/>
        </w:rPr>
        <w:t>Faktor Pendukung dari peran pemerintah dalam pemberdayaan UMKM di pesisir utara Jawa Timur.</w:t>
      </w:r>
    </w:p>
    <w:p>
      <w:pPr>
        <w:pStyle w:val="Normal"/>
        <w:spacing w:lineRule="auto" w:line="240" w:before="0" w:after="0"/>
        <w:ind w:firstLine="567"/>
        <w:jc w:val="both"/>
        <w:rPr/>
      </w:pPr>
      <w:r>
        <w:rPr>
          <w:rFonts w:cs="Times New Roman" w:ascii="Times New Roman" w:hAnsi="Times New Roman"/>
          <w:sz w:val="24"/>
          <w:szCs w:val="24"/>
        </w:rPr>
        <w:t>Selain adanya faktor penghambat, terdapat juga faktor pendukung dari peran pemerintah dalam pelaksanaan program pemberdayaan masyarakat melalui pengembangan wilayah pesisir berbasis perekonomian masyarakat. Diantaranya faktor pendukung yang pertama yaitu masyarakat pesisir Jawa Timur harus memiliki kemauan untuk maju. Walaupun masih ada masyarakat yang belum memiliki kemauan untuk maju dan mengembangkan kualitas taraf hidupnya. Namun tak sedikit pula masyarakat pesisir Jawa Timur yang memiliki kemauan untuk maju dan berkembang. Hal ini terbukti dari masih banyaknya masyarakat yang memiliki berantusias dalam mengikuti kegiatan pelatihan yang dilaksanakan. Selain itu, masyarakat juga terlihat masih memiliki semangat untuk mencapai keberhasilan. Dengan keikutsertaan masyarakat dan bersedia terlibat langsung dalam pelaksanaan kegiatan serta bekerjasama dengan anggota lain. Faktor pendukung yang kedua yaitu adanya sumber daya alam yang mendukung pelaksanaan kegiatan pemberdayaan masyarakat di wilayah pesisir Jawa Timur, seperti ekosistem pesisir dan ikan laut. Sumber daya alam yang melimpah membuat masyarakat dengan mudah dalam mengaplikasikan kemampuannya. Masyarakat pesisir dapat memanfaatkan sumber daya alam yang ada dengan kreasi dan inovasi secara bijak. Faktor pendukung yang ketiga yaitu adanya dorongan dari pemerintah yang telah menyediakan fasilitas dan keikut sertaaan pihak sponsor yang memberikan bantuan baik berupa dana maupun pengadaan pelatihan dan keterampilan. Bantuaan yang diberikan oleh pemerintah maupun pihak lain dapat digunakan dalam peningkatan kemampuan masyarakat pesisir Jawa Timur. Diantara fasilitas tersebut dapat memperlancar pelaksanaan kegiatan pemberdayaan masyarakat pesisir Jawa Timur. Berdasarkan penelitian ini adapun faktor yang menjadi pendukung serta penghambat pemberdayaan masyarakat pesisir Jawa Timur adalah : (1) Sosialisasi penambahan pengetahuan dan keterampilan; (2) Antusias masyarakat; (3) Permodalan; (4) Pemasaran; dan (5) Sarana dan prasarana. Beberapa faktor tersebut secara langsung maupun tidak langsung telah mempengaruhi kehidupan masyarakat pesisir Jawa Timur. Dengan adanya penemuan tersebut maka peneliti merasa hasil temuan sesuai dengan tujuan yang ingin di capai peneliti.</w:t>
      </w:r>
    </w:p>
    <w:p>
      <w:pPr>
        <w:pStyle w:val="Normal"/>
        <w:spacing w:lineRule="auto" w:line="240" w:before="0" w:after="0"/>
        <w:jc w:val="both"/>
        <w:rPr>
          <w:rFonts w:ascii="Times New Roman" w:hAnsi="Times New Roman" w:cs="Times New Roman"/>
          <w:b/>
          <w:b/>
          <w:sz w:val="24"/>
          <w:szCs w:val="24"/>
        </w:rPr>
      </w:pPr>
      <w:r>
        <w:rPr/>
      </w:r>
    </w:p>
    <w:p>
      <w:pPr>
        <w:pStyle w:val="Normal"/>
        <w:spacing w:lineRule="auto" w:line="240" w:before="0" w:after="0"/>
        <w:jc w:val="both"/>
        <w:rPr/>
      </w:pPr>
      <w:r>
        <w:rPr>
          <w:rFonts w:cs="Times New Roman" w:ascii="Times New Roman" w:hAnsi="Times New Roman"/>
          <w:b/>
          <w:sz w:val="24"/>
          <w:szCs w:val="24"/>
        </w:rPr>
        <w:t>Strategi Pemberdayaan UMKM Menghadapi Pasar Bebas ASEAN</w:t>
      </w:r>
    </w:p>
    <w:p>
      <w:pPr>
        <w:pStyle w:val="Normal"/>
        <w:spacing w:lineRule="auto" w:line="240" w:before="0" w:after="0"/>
        <w:ind w:firstLine="567"/>
        <w:jc w:val="both"/>
        <w:rPr/>
      </w:pPr>
      <w:r>
        <w:rPr>
          <w:rFonts w:cs="Times New Roman" w:ascii="Times New Roman" w:hAnsi="Times New Roman"/>
          <w:sz w:val="24"/>
          <w:szCs w:val="24"/>
        </w:rPr>
        <w:t xml:space="preserve">Stategi dalam pelaksanaan pemberdayaan masyarakat melalui pengembangan wilayah pesisir berbasis perekonomian masyarakat dalam menghadapi pasar bebas ASEAN dilakukan dengan pendekatan pembangunan bottom up (atas ke bawah). Dimana masyarakat harus dapat menjadikan wilayah pesisir Jawa Timur sebagai destinasi wisata dalam bentuk kampung nelayan dan dapat meningkatkan kemampuan masyarakat pesisir dengan mengadakan program-program pelatihan dan keterampilan, mengingat sumber daya alam yang dimiliki berlimpah ruah di sepanjang wilayah pesisir Jawa Timur, maka perlu dilakukan upaya untuk meningkatkan kemampuan masyarakat wilayah pesisir Jawa Timur agar dapat mengelola hasil sumber daya alam secara bijaksana. Strategi pemberdayaan masyarakat dalam penelitian ini sesuai dengan </w:t>
      </w:r>
      <w:r>
        <w:fldChar w:fldCharType="begin"/>
      </w:r>
      <w:r>
        <w:rPr/>
        <w:instrText>ADDIN CSL_CITATION { "citationItems" : [ { "id" : "ITEM-1", "itemData" : { "author" : [ { "dropping-particle" : "", "family" : "Putera", "given" : "Roni Ekha", "non-dropping-particle" : "", "parse-names" : false, "suffix" : "" } ], "container-title" : "Demokrasi", "id" : "ITEM-1", "issue" : "1", "issued" : { "date-parts" : [ [ "2007" ] ] }, "title" : "Analisis terhadap Program-program Penanggulangan Kemiskinan dan Pemberdayaan Masyarakat di Indonesia", "type" : "article-journal", "volume" : "VI" }, "uris" : [ "http://www.mendeley.com/documents/?uuid=be37ebc5-e488-4968-ab0b-e6c0f6be569c" ] } ], "mendeley" : { "formattedCitation" : "(Putera, 2007)", "manualFormatting" : "Putera (2007)", "plainTextFormattedCitation" : "(Putera, 2007)", "previouslyFormattedCitation" : "(Putera, 2007)" }, "properties" : {  }, "schema" : "https://github.com/citation-style-language/schema/raw/master/csl-citation.json" }</w:instrText>
      </w:r>
      <w:r>
        <w:rPr/>
        <w:fldChar w:fldCharType="separate"/>
      </w:r>
      <w:bookmarkStart w:id="9" w:name="__Fieldmark__791_1428366040"/>
      <w:r>
        <w:rPr/>
      </w:r>
      <w:r>
        <w:rPr>
          <w:rFonts w:cs="Times New Roman" w:ascii="Times New Roman" w:hAnsi="Times New Roman"/>
          <w:sz w:val="24"/>
          <w:szCs w:val="24"/>
        </w:rPr>
        <w:t>Putera (2007)</w:t>
      </w:r>
      <w:r>
        <w:rPr/>
      </w:r>
      <w:r>
        <w:rPr/>
        <w:fldChar w:fldCharType="end"/>
      </w:r>
      <w:bookmarkEnd w:id="9"/>
      <w:r>
        <w:rPr>
          <w:rFonts w:cs="Times New Roman" w:ascii="Times New Roman" w:hAnsi="Times New Roman"/>
          <w:sz w:val="24"/>
          <w:szCs w:val="24"/>
        </w:rPr>
        <w:t xml:space="preserve">, </w:t>
      </w:r>
      <w:r>
        <w:fldChar w:fldCharType="begin"/>
      </w:r>
      <w:r>
        <w:rPr/>
        <w:instrText>ADDIN CSL_CITATION { "citationItems" : [ { "id" : "ITEM-1", "itemData" : { "DOI" : "10.25077/jantro.v18i1.53", "ISSN" : "1410-8356", "author" : [ { "dropping-particle" : "", "family" : "Zamzami", "given" : "Lucky", "non-dropping-particle" : "", "parse-names" : false, "suffix" : "" } ], "container-title" : "Jurnal Antropologi: Isu-Isu Sosial Budaya", "id" : "ITEM-1", "issue" : "1", "issued" : { "date-parts" : [ [ "2016" ] ] }, "page" : "57", "title" : "Dinamika Pranata Sosial Terhadap Kearifan Lokal Masyarakat Nelayan Dalam Melestarikan Budaya Wisata Bahari", "type" : "article-journal", "volume" : "18" }, "uris" : [ "http://www.mendeley.com/documents/?uuid=399ecf97-83c8-4544-af7e-90076bc21de2" ] } ], "mendeley" : { "formattedCitation" : "(Zamzami, 2016)", "manualFormatting" : "Zamzami (2016)", "plainTextFormattedCitation" : "(Zamzami, 2016)", "previouslyFormattedCitation" : "(Zamzami, 2016)" }, "properties" : {  }, "schema" : "https://github.com/citation-style-language/schema/raw/master/csl-citation.json" }</w:instrText>
      </w:r>
      <w:r>
        <w:rPr/>
        <w:fldChar w:fldCharType="separate"/>
      </w:r>
      <w:bookmarkStart w:id="10" w:name="__Fieldmark__802_1428366040"/>
      <w:r>
        <w:rPr/>
      </w:r>
      <w:r>
        <w:rPr>
          <w:rFonts w:cs="Times New Roman" w:ascii="Times New Roman" w:hAnsi="Times New Roman"/>
          <w:sz w:val="24"/>
          <w:szCs w:val="24"/>
        </w:rPr>
        <w:t>Zamzami (2016)</w:t>
      </w:r>
      <w:r>
        <w:rPr/>
      </w:r>
      <w:r>
        <w:rPr/>
        <w:fldChar w:fldCharType="end"/>
      </w:r>
      <w:bookmarkEnd w:id="10"/>
      <w:r>
        <w:rPr>
          <w:rFonts w:cs="Times New Roman" w:ascii="Times New Roman" w:hAnsi="Times New Roman"/>
          <w:sz w:val="24"/>
          <w:szCs w:val="24"/>
        </w:rPr>
        <w:t xml:space="preserve">, dan </w:t>
      </w:r>
      <w:r>
        <w:fldChar w:fldCharType="begin"/>
      </w:r>
      <w:r>
        <w:rPr/>
        <w:instrText>ADDIN CSL_CITATION { "citationItems" : [ { "id" : "ITEM-1", "itemData" : { "author" : [ { "dropping-particle" : "", "family" : "Prabawati", "given" : "Nasita", "non-dropping-particle" : "", "parse-names" : false, "suffix" : "" } ], "container-title" : "Jurnal Pendidikan Luar Sekolah", "id" : "ITEM-1", "issued" : { "date-parts" : [ [ "2018" ] ] }, "page" : "294-308", "title" : "Pemberdayaan Masyarakat Melalui Pengembangan Wilayah Pesisir Berbasis Ekowisata Bahari Di Desa Kaliwlingi, Brebes", "type" : "article-journal", "volume" : "VII Nomor " }, "uris" : [ "http://www.mendeley.com/documents/?uuid=33d341e9-2be4-4f11-933a-7720cde2d4f8" ] } ], "mendeley" : { "formattedCitation" : "(Prabawati, 2018)", "manualFormatting" : "Prabawati (2018)", "plainTextFormattedCitation" : "(Prabawati, 2018)", "previouslyFormattedCitation" : "(Prabawati, 2018)" }, "properties" : {  }, "schema" : "https://github.com/citation-style-language/schema/raw/master/csl-citation.json" }</w:instrText>
      </w:r>
      <w:r>
        <w:rPr/>
        <w:fldChar w:fldCharType="separate"/>
      </w:r>
      <w:bookmarkStart w:id="11" w:name="__Fieldmark__814_1428366040"/>
      <w:r>
        <w:rPr/>
      </w:r>
      <w:r>
        <w:rPr>
          <w:rFonts w:cs="Times New Roman" w:ascii="Times New Roman" w:hAnsi="Times New Roman"/>
          <w:sz w:val="24"/>
          <w:szCs w:val="24"/>
        </w:rPr>
        <w:t>Prabawati (2018)</w:t>
      </w:r>
      <w:r>
        <w:rPr/>
      </w:r>
      <w:r>
        <w:rPr/>
        <w:fldChar w:fldCharType="end"/>
      </w:r>
      <w:bookmarkEnd w:id="11"/>
      <w:r>
        <w:rPr>
          <w:rFonts w:cs="Times New Roman" w:ascii="Times New Roman" w:hAnsi="Times New Roman"/>
          <w:sz w:val="24"/>
          <w:szCs w:val="24"/>
        </w:rPr>
        <w:t>,  mengatakan bahwa masyarakat pesisir dapat dikembangkan dengan strategi pembangunan yang memanfaatkan sumber daya alam dan modal social masyarakat pesisir, khususnya rasa saling memiliki untuk masa depan bersama dan saling bekerja sama sehingga dapat mengoptimalkan kualitas dan kuantitas jaringan UMKM kelompok masyarakat, komunikasi, inisiatif, inovasi, dan kemampuan adaptasi masyarakat terhadap perubahan perekonomian masyarakat pesisir.</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jc w:val="both"/>
        <w:rPr/>
      </w:pPr>
      <w:r>
        <w:rPr>
          <w:rFonts w:cs="Times New Roman" w:ascii="Times New Roman" w:hAnsi="Times New Roman"/>
          <w:b/>
          <w:sz w:val="24"/>
          <w:szCs w:val="24"/>
        </w:rPr>
        <w:t>Kesimpulan dan Saran</w:t>
      </w:r>
    </w:p>
    <w:p>
      <w:pPr>
        <w:pStyle w:val="Normal"/>
        <w:spacing w:lineRule="auto" w:line="240" w:before="0" w:after="0"/>
        <w:jc w:val="both"/>
        <w:rPr/>
      </w:pPr>
      <w:r>
        <w:rPr>
          <w:rFonts w:cs="Times New Roman" w:ascii="Times New Roman" w:hAnsi="Times New Roman"/>
          <w:sz w:val="24"/>
          <w:szCs w:val="24"/>
        </w:rPr>
        <w:t>Kesimpulan dari penelitian ini adalah :</w:t>
      </w:r>
    </w:p>
    <w:p>
      <w:pPr>
        <w:pStyle w:val="ListParagraph"/>
        <w:numPr>
          <w:ilvl w:val="0"/>
          <w:numId w:val="1"/>
        </w:numPr>
        <w:spacing w:lineRule="auto" w:line="240" w:before="0" w:after="0"/>
        <w:ind w:left="426" w:hanging="360"/>
        <w:contextualSpacing/>
        <w:jc w:val="both"/>
        <w:rPr/>
      </w:pPr>
      <w:r>
        <w:rPr>
          <w:rFonts w:cs="Times New Roman" w:ascii="Times New Roman" w:hAnsi="Times New Roman"/>
          <w:sz w:val="24"/>
          <w:szCs w:val="24"/>
        </w:rPr>
        <w:t>Proses Pemberdayaan Masyarakat melalui Pengembangan Wilayah Pesisir diantaranya  (a) memberikan penyadaran kepada masyarakat pesisir melalui sosialisasi pada seluruh masyarakat pesisir, (b) memberikan motivasi kepada masyarakat pesisir, (c) mengembangkan kemampuan masyarakat pesisir melalui pelatihan keterampilan, (d) menciptakan peluang usaha mandiri untuk memberi kesempatan kepada masyarakat pesisir dalam penyaluran hasil produksinya.</w:t>
      </w:r>
    </w:p>
    <w:p>
      <w:pPr>
        <w:pStyle w:val="ListParagraph"/>
        <w:numPr>
          <w:ilvl w:val="0"/>
          <w:numId w:val="1"/>
        </w:numPr>
        <w:spacing w:lineRule="auto" w:line="240" w:before="0" w:after="0"/>
        <w:ind w:left="426" w:hanging="360"/>
        <w:contextualSpacing/>
        <w:jc w:val="both"/>
        <w:rPr/>
      </w:pPr>
      <w:r>
        <w:rPr>
          <w:rFonts w:cs="Times New Roman" w:ascii="Times New Roman" w:hAnsi="Times New Roman"/>
          <w:sz w:val="24"/>
          <w:szCs w:val="24"/>
        </w:rPr>
        <w:t>Hasil Pemberdayaan Masyarakat melalui Pengembangan Wilayah Pesisir sebagai berikut: a) Hasil pengembangan wilayah pesisir adalah meningkatnya keterampilan dan kemandirian masyarakat, dengan meningkatkan perekonomian hidup masyarakat dan terciptanya kesejahteraan masyarakat pesisir. Program pemberdayaan masyarakat berdampak positif terhadap perekonomian masyarakat. Akan tetapi perubahan ekonomi tidak terjadi tidak terlalu besar, dampak yang dirasakan oleh masyarakat adalah tercukupinya kehidupan sehari-hari. b) Dampak social dari pelaksanaan pemberdayaan masyarakat yaitu adanya rasa tanggungjawab, terjalinnya kerjasama antar masyarakat, masyarakat bisa lebih produktif, adanya interaksi antar masyarakat, adanya nilai kreativitas, dan masyarakatnya lebih jauh berkembang. Dampak ekonomi dari pelaksanaan pemberdayaan masyarakat yaitu meningkatnya perekonomian masyarakat. Dampak pendidikan dari pelaksanaan program pemberdayaan masyarakat yaitu meningkatnya pengetahuan dan keterampilan setelah mengikuti pelatihan.</w:t>
      </w:r>
    </w:p>
    <w:p>
      <w:pPr>
        <w:pStyle w:val="ListParagraph"/>
        <w:numPr>
          <w:ilvl w:val="0"/>
          <w:numId w:val="1"/>
        </w:numPr>
        <w:spacing w:lineRule="auto" w:line="240" w:before="0" w:after="0"/>
        <w:ind w:left="426" w:hanging="360"/>
        <w:contextualSpacing/>
        <w:jc w:val="both"/>
        <w:rPr/>
      </w:pPr>
      <w:r>
        <w:rPr>
          <w:rFonts w:cs="Times New Roman" w:ascii="Times New Roman" w:hAnsi="Times New Roman"/>
          <w:sz w:val="24"/>
          <w:szCs w:val="24"/>
        </w:rPr>
        <w:t>Faktor penghambat pemberdayaan masyarakat meliputi: a) Belum tersedianya sumber daya manusia yang optimal. Masyarakat belum dapat mengembangkan kemampuan yang dimiliki dan masih adanya keraguan untuk mengembangkannya. b) Banyaknya karakter masyarakat yang berbeda. Karakter dan pemikiran masyarakat yang tidak sama, sehingga menjadi penghambat dalam mengembangkan masyarakat, rasa ingin menang sendiri dan malas sering masih banyak dijumpai dalam diri masyarakat, sehingga kurang berperan aktif dalam kegiatan pemberdayaan masyarakat pesisir. c) Pemahaman masyarakat yang masih rendah. Karena kurangnya kemauan, keberanian, dan keingintahuan masyarakat untuk berhasil serta berkembang. Hal ini dapat menjadikan hambatan dalam pelaksanaan program pemberdayaan masyarakat.</w:t>
      </w:r>
    </w:p>
    <w:p>
      <w:pPr>
        <w:pStyle w:val="ListParagraph"/>
        <w:numPr>
          <w:ilvl w:val="0"/>
          <w:numId w:val="1"/>
        </w:numPr>
        <w:spacing w:lineRule="auto" w:line="240" w:before="0" w:after="0"/>
        <w:ind w:left="426" w:hanging="360"/>
        <w:contextualSpacing/>
        <w:jc w:val="both"/>
        <w:rPr/>
      </w:pPr>
      <w:r>
        <w:rPr>
          <w:rFonts w:cs="Times New Roman" w:ascii="Times New Roman" w:hAnsi="Times New Roman"/>
          <w:sz w:val="24"/>
          <w:szCs w:val="24"/>
        </w:rPr>
        <w:t>Faktor pendukung pemerintah dalam pemberdayaan masyarakat adalah pemerintah telah menyediakan fasilitas-fasilitas dan pengusaha-pengusaha yang memberikan bantuan baik berupa dana maupun pengadaan pelatihan. Bantuaan yang diberikan oleh pemerintah maupun pihak lain yang membantu dapat digunakan dalam kegiatan peningkatan kemampuan masyarakat pesisir.</w:t>
      </w:r>
    </w:p>
    <w:p>
      <w:pPr>
        <w:pStyle w:val="ListParagraph"/>
        <w:numPr>
          <w:ilvl w:val="0"/>
          <w:numId w:val="1"/>
        </w:numPr>
        <w:spacing w:lineRule="auto" w:line="240" w:before="0" w:after="0"/>
        <w:ind w:left="426" w:hanging="360"/>
        <w:contextualSpacing/>
        <w:jc w:val="both"/>
        <w:rPr/>
      </w:pPr>
      <w:r>
        <w:rPr>
          <w:rFonts w:cs="Times New Roman" w:ascii="Times New Roman" w:hAnsi="Times New Roman"/>
          <w:sz w:val="24"/>
          <w:szCs w:val="24"/>
        </w:rPr>
        <w:t>Strategi pemberdayaan masyarakat dilakukan dengan pendekatan pembangunan bottom up (atas ke bawah). Dengan cara meningkatkan kemampuan masyarakat dengan mengadakan program-program pelatihan.</w:t>
      </w:r>
    </w:p>
    <w:p>
      <w:pPr>
        <w:pStyle w:val="Normal"/>
        <w:spacing w:lineRule="auto" w:line="240" w:before="0" w:after="0"/>
        <w:ind w:left="66" w:hanging="0"/>
        <w:jc w:val="both"/>
        <w:rPr>
          <w:rFonts w:ascii="Times New Roman" w:hAnsi="Times New Roman" w:cs="Times New Roman"/>
          <w:b/>
          <w:b/>
          <w:sz w:val="24"/>
          <w:szCs w:val="24"/>
        </w:rPr>
      </w:pPr>
      <w:r>
        <w:rPr/>
      </w:r>
    </w:p>
    <w:p>
      <w:pPr>
        <w:pStyle w:val="Normal"/>
        <w:spacing w:lineRule="auto" w:line="240" w:before="0" w:after="0"/>
        <w:ind w:left="66" w:hanging="0"/>
        <w:jc w:val="both"/>
        <w:rPr/>
      </w:pPr>
      <w:r>
        <w:rPr>
          <w:rFonts w:cs="Times New Roman" w:ascii="Times New Roman" w:hAnsi="Times New Roman"/>
          <w:b/>
          <w:sz w:val="24"/>
          <w:szCs w:val="24"/>
        </w:rPr>
        <w:t>Saran</w:t>
      </w:r>
    </w:p>
    <w:p>
      <w:pPr>
        <w:pStyle w:val="Normal"/>
        <w:spacing w:lineRule="auto" w:line="240" w:before="0" w:after="0"/>
        <w:ind w:left="66" w:hanging="0"/>
        <w:jc w:val="both"/>
        <w:rPr/>
      </w:pPr>
      <w:r>
        <w:rPr>
          <w:rFonts w:cs="Times New Roman" w:ascii="Times New Roman" w:hAnsi="Times New Roman"/>
          <w:sz w:val="24"/>
          <w:szCs w:val="24"/>
        </w:rPr>
        <w:t>Saran untuk peneltian ini adalah dengan cara meningkatkan kelembagaan desa dalam pengembangan wilayah pesisir, memperbaiki insfrastruktur dan melengkapi sarana prasarana, meningkatkan kualitas sumber daya manusia melalui pelatihan dan pendampingan masyarakat secara berkelanjutan.</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jc w:val="both"/>
        <w:rPr/>
      </w:pPr>
      <w:r>
        <w:rPr>
          <w:rFonts w:cs="Times New Roman" w:ascii="Times New Roman" w:hAnsi="Times New Roman"/>
          <w:b/>
          <w:sz w:val="24"/>
          <w:szCs w:val="24"/>
        </w:rPr>
        <w:t>Daftar Pustaka</w:t>
      </w:r>
    </w:p>
    <w:p>
      <w:pPr>
        <w:pStyle w:val="Normal"/>
        <w:widowControl w:val="false"/>
        <w:spacing w:lineRule="auto" w:line="240" w:before="0" w:after="0"/>
        <w:ind w:left="480" w:hanging="480"/>
        <w:jc w:val="both"/>
        <w:rPr/>
      </w:pPr>
      <w:r>
        <w:fldChar w:fldCharType="begin"/>
      </w:r>
      <w:r>
        <w:rPr/>
        <w:instrText>ADDIN Mendeley Bibliography CSL_BIBLIOGRAPHY</w:instrText>
      </w:r>
      <w:r>
        <w:rPr/>
        <w:fldChar w:fldCharType="separate"/>
      </w:r>
      <w:bookmarkStart w:id="12" w:name="__Fieldmark__961_1428366040"/>
      <w:r>
        <w:rPr/>
      </w:r>
      <w:r>
        <w:rPr>
          <w:rFonts w:cs="Times New Roman" w:ascii="Times New Roman" w:hAnsi="Times New Roman"/>
          <w:sz w:val="24"/>
          <w:szCs w:val="24"/>
        </w:rPr>
        <w:t xml:space="preserve">Kristiyanti, M. (2016). Pemberdayaan Masyarakat Pesisir Pantai Melalui Pendekatan ICZM (Integrated Coastal Zone Management). </w:t>
      </w:r>
      <w:r>
        <w:rPr>
          <w:rFonts w:cs="Times New Roman" w:ascii="Times New Roman" w:hAnsi="Times New Roman"/>
          <w:i/>
          <w:iCs/>
          <w:sz w:val="24"/>
          <w:szCs w:val="24"/>
        </w:rPr>
        <w:t>Seminar Nasional Multi Disiplin Ilmu</w:t>
      </w:r>
      <w:r>
        <w:rPr>
          <w:rFonts w:cs="Times New Roman" w:ascii="Times New Roman" w:hAnsi="Times New Roman"/>
          <w:sz w:val="24"/>
          <w:szCs w:val="24"/>
        </w:rPr>
        <w:t>, (180), 752–760. Retrieved from http://www.unisbank.ac.id/ojs/index.php/sendi_u/article/view/4264/1270</w:t>
      </w:r>
      <w:r>
        <w:rPr>
          <w:rFonts w:cs="Times New Roman" w:ascii="Times New Roman" w:hAnsi="Times New Roman"/>
          <w:sz w:val="24"/>
          <w:szCs w:val="24"/>
        </w:rPr>
      </w:r>
      <w:r>
        <w:rPr>
          <w:sz w:val="24"/>
          <w:szCs w:val="24"/>
          <w:rFonts w:cs="Times New Roman" w:ascii="Times New Roman" w:hAnsi="Times New Roman"/>
        </w:rPr>
        <w:fldChar w:fldCharType="end"/>
      </w:r>
      <w:bookmarkEnd w:id="12"/>
    </w:p>
    <w:p>
      <w:pPr>
        <w:pStyle w:val="Normal"/>
        <w:widowControl w:val="false"/>
        <w:spacing w:lineRule="auto" w:line="240" w:before="0" w:after="0"/>
        <w:ind w:left="480" w:hanging="480"/>
        <w:jc w:val="both"/>
        <w:rPr/>
      </w:pPr>
      <w:r>
        <w:rPr>
          <w:rFonts w:cs="Times New Roman" w:ascii="Times New Roman" w:hAnsi="Times New Roman"/>
          <w:sz w:val="24"/>
          <w:szCs w:val="24"/>
        </w:rPr>
        <w:t xml:space="preserve">Moleong, L. J. (2013). </w:t>
      </w:r>
      <w:r>
        <w:rPr>
          <w:rFonts w:cs="Times New Roman" w:ascii="Times New Roman" w:hAnsi="Times New Roman"/>
          <w:i/>
          <w:iCs/>
          <w:sz w:val="24"/>
          <w:szCs w:val="24"/>
        </w:rPr>
        <w:t>Metode Penelitian Kualitatif</w:t>
      </w:r>
      <w:r>
        <w:rPr>
          <w:rFonts w:cs="Times New Roman" w:ascii="Times New Roman" w:hAnsi="Times New Roman"/>
          <w:sz w:val="24"/>
          <w:szCs w:val="24"/>
        </w:rPr>
        <w:t xml:space="preserve"> (Revisi). Bandung: PT. Remaja Rosdakarya.</w:t>
      </w:r>
    </w:p>
    <w:p>
      <w:pPr>
        <w:pStyle w:val="Normal"/>
        <w:widowControl w:val="false"/>
        <w:spacing w:lineRule="auto" w:line="240" w:before="0" w:after="0"/>
        <w:ind w:left="480" w:hanging="480"/>
        <w:jc w:val="both"/>
        <w:rPr/>
      </w:pPr>
      <w:r>
        <w:rPr>
          <w:rFonts w:cs="Times New Roman" w:ascii="Times New Roman" w:hAnsi="Times New Roman"/>
          <w:sz w:val="24"/>
          <w:szCs w:val="24"/>
        </w:rPr>
        <w:t xml:space="preserve">Prabawati, N. (2018). Pemberdayaan Masyarakat Melalui Pengembangan Wilayah Pesisir Berbasis Ekowisata Bahari Di Desa Kaliwlingi, Brebes. </w:t>
      </w:r>
      <w:r>
        <w:rPr>
          <w:rFonts w:cs="Times New Roman" w:ascii="Times New Roman" w:hAnsi="Times New Roman"/>
          <w:i/>
          <w:iCs/>
          <w:sz w:val="24"/>
          <w:szCs w:val="24"/>
        </w:rPr>
        <w:t>Jurnal Pendidikan Luar Sekolah</w:t>
      </w:r>
      <w:r>
        <w:rPr>
          <w:rFonts w:cs="Times New Roman" w:ascii="Times New Roman" w:hAnsi="Times New Roman"/>
          <w:sz w:val="24"/>
          <w:szCs w:val="24"/>
        </w:rPr>
        <w:t xml:space="preserve">, </w:t>
      </w:r>
      <w:r>
        <w:rPr>
          <w:rFonts w:cs="Times New Roman" w:ascii="Times New Roman" w:hAnsi="Times New Roman"/>
          <w:i/>
          <w:iCs/>
          <w:sz w:val="24"/>
          <w:szCs w:val="24"/>
        </w:rPr>
        <w:t>VII Nomor</w:t>
      </w:r>
      <w:r>
        <w:rPr>
          <w:rFonts w:cs="Times New Roman" w:ascii="Times New Roman" w:hAnsi="Times New Roman"/>
          <w:sz w:val="24"/>
          <w:szCs w:val="24"/>
        </w:rPr>
        <w:t>, 294–308.</w:t>
      </w:r>
    </w:p>
    <w:p>
      <w:pPr>
        <w:pStyle w:val="Normal"/>
        <w:widowControl w:val="false"/>
        <w:spacing w:lineRule="auto" w:line="240" w:before="0" w:after="0"/>
        <w:ind w:left="480" w:hanging="480"/>
        <w:jc w:val="both"/>
        <w:rPr/>
      </w:pPr>
      <w:r>
        <w:rPr>
          <w:rFonts w:cs="Times New Roman" w:ascii="Times New Roman" w:hAnsi="Times New Roman"/>
          <w:sz w:val="24"/>
          <w:szCs w:val="24"/>
        </w:rPr>
        <w:t xml:space="preserve">Putera, R. E. (2007). Analisis terhadap Program-program Penanggulangan Kemiskinan dan Pemberdayaan Masyarakat di Indonesia. </w:t>
      </w:r>
      <w:r>
        <w:rPr>
          <w:rFonts w:cs="Times New Roman" w:ascii="Times New Roman" w:hAnsi="Times New Roman"/>
          <w:i/>
          <w:iCs/>
          <w:sz w:val="24"/>
          <w:szCs w:val="24"/>
        </w:rPr>
        <w:t>Demokrasi</w:t>
      </w:r>
      <w:r>
        <w:rPr>
          <w:rFonts w:cs="Times New Roman" w:ascii="Times New Roman" w:hAnsi="Times New Roman"/>
          <w:sz w:val="24"/>
          <w:szCs w:val="24"/>
        </w:rPr>
        <w:t xml:space="preserve">, </w:t>
      </w:r>
      <w:r>
        <w:rPr>
          <w:rFonts w:cs="Times New Roman" w:ascii="Times New Roman" w:hAnsi="Times New Roman"/>
          <w:i/>
          <w:iCs/>
          <w:sz w:val="24"/>
          <w:szCs w:val="24"/>
        </w:rPr>
        <w:t>VI</w:t>
      </w:r>
      <w:r>
        <w:rPr>
          <w:rFonts w:cs="Times New Roman" w:ascii="Times New Roman" w:hAnsi="Times New Roman"/>
          <w:sz w:val="24"/>
          <w:szCs w:val="24"/>
        </w:rPr>
        <w:t>(1).</w:t>
      </w:r>
    </w:p>
    <w:p>
      <w:pPr>
        <w:pStyle w:val="Normal"/>
        <w:widowControl w:val="false"/>
        <w:spacing w:lineRule="auto" w:line="240" w:before="0" w:after="0"/>
        <w:ind w:left="480" w:hanging="480"/>
        <w:jc w:val="both"/>
        <w:rPr/>
      </w:pPr>
      <w:r>
        <w:rPr>
          <w:rFonts w:cs="Times New Roman" w:ascii="Times New Roman" w:hAnsi="Times New Roman"/>
          <w:sz w:val="24"/>
          <w:szCs w:val="24"/>
        </w:rPr>
        <w:t xml:space="preserve">Sugiyono. (2011). </w:t>
      </w:r>
      <w:r>
        <w:rPr>
          <w:rFonts w:cs="Times New Roman" w:ascii="Times New Roman" w:hAnsi="Times New Roman"/>
          <w:i/>
          <w:iCs/>
          <w:sz w:val="24"/>
          <w:szCs w:val="24"/>
        </w:rPr>
        <w:t>Metode Penelitian Kuantitatif dan Kualitatif dan R &amp; D.</w:t>
      </w:r>
      <w:r>
        <w:rPr>
          <w:rFonts w:cs="Times New Roman" w:ascii="Times New Roman" w:hAnsi="Times New Roman"/>
          <w:sz w:val="24"/>
          <w:szCs w:val="24"/>
        </w:rPr>
        <w:t xml:space="preserve"> Bandung: CV Alfabeta.</w:t>
      </w:r>
    </w:p>
    <w:p>
      <w:pPr>
        <w:pStyle w:val="Normal"/>
        <w:widowControl w:val="false"/>
        <w:spacing w:lineRule="auto" w:line="240" w:before="0" w:after="0"/>
        <w:ind w:left="480" w:hanging="480"/>
        <w:jc w:val="both"/>
        <w:rPr/>
      </w:pPr>
      <w:r>
        <w:rPr>
          <w:rFonts w:cs="Times New Roman" w:ascii="Times New Roman" w:hAnsi="Times New Roman"/>
          <w:sz w:val="24"/>
          <w:szCs w:val="24"/>
        </w:rPr>
        <w:t xml:space="preserve">Suharto, E. (2009). </w:t>
      </w:r>
      <w:r>
        <w:rPr>
          <w:rFonts w:cs="Times New Roman" w:ascii="Times New Roman" w:hAnsi="Times New Roman"/>
          <w:i/>
          <w:iCs/>
          <w:sz w:val="24"/>
          <w:szCs w:val="24"/>
        </w:rPr>
        <w:t>Membangun Masyarakat Memberdayakan Masyarakat.</w:t>
      </w:r>
      <w:r>
        <w:rPr>
          <w:rFonts w:cs="Times New Roman" w:ascii="Times New Roman" w:hAnsi="Times New Roman"/>
          <w:sz w:val="24"/>
          <w:szCs w:val="24"/>
        </w:rPr>
        <w:t xml:space="preserve"> Bandung: PT Refika Aditama.</w:t>
      </w:r>
    </w:p>
    <w:p>
      <w:pPr>
        <w:pStyle w:val="Normal"/>
        <w:widowControl w:val="false"/>
        <w:spacing w:lineRule="auto" w:line="240" w:before="0" w:after="0"/>
        <w:ind w:left="480" w:hanging="480"/>
        <w:jc w:val="both"/>
        <w:rPr/>
      </w:pPr>
      <w:r>
        <w:rPr>
          <w:rFonts w:cs="Times New Roman" w:ascii="Times New Roman" w:hAnsi="Times New Roman"/>
          <w:sz w:val="24"/>
          <w:szCs w:val="24"/>
        </w:rPr>
        <w:t xml:space="preserve">Sukandar, Harsindhi, C. J., Dewi, C. S. U., Handayani, M., Maulana, A. W., Supriyadi, &amp; Bahroni, A. (2016). </w:t>
      </w:r>
      <w:r>
        <w:rPr>
          <w:rFonts w:cs="Times New Roman" w:ascii="Times New Roman" w:hAnsi="Times New Roman"/>
          <w:i/>
          <w:iCs/>
          <w:sz w:val="24"/>
          <w:szCs w:val="24"/>
        </w:rPr>
        <w:t>Profil Desa Pesisir Provinsi Jawa Timur [in Indonesian]</w:t>
      </w:r>
      <w:r>
        <w:rPr>
          <w:rFonts w:cs="Times New Roman" w:ascii="Times New Roman" w:hAnsi="Times New Roman"/>
          <w:sz w:val="24"/>
          <w:szCs w:val="24"/>
        </w:rPr>
        <w:t>. Volume 1 (Utara Jawa Timur). Retrieved from http://bpp.fpik.ub.ac.id/wp-content/uploads/2017/02/PROFIL-DESA-PESISIR-UTARA-JAWA-TIMUR-Vol-1.pdf</w:t>
      </w:r>
    </w:p>
    <w:p>
      <w:pPr>
        <w:pStyle w:val="Normal"/>
        <w:widowControl w:val="false"/>
        <w:spacing w:lineRule="auto" w:line="240" w:before="0" w:after="0"/>
        <w:ind w:left="480" w:hanging="480"/>
        <w:jc w:val="both"/>
        <w:rPr/>
      </w:pPr>
      <w:r>
        <w:rPr>
          <w:rFonts w:cs="Times New Roman" w:ascii="Times New Roman" w:hAnsi="Times New Roman"/>
          <w:sz w:val="24"/>
          <w:szCs w:val="24"/>
        </w:rPr>
        <w:t xml:space="preserve">Sulistiyani, A. T. (2004). </w:t>
      </w:r>
      <w:r>
        <w:rPr>
          <w:rFonts w:cs="Times New Roman" w:ascii="Times New Roman" w:hAnsi="Times New Roman"/>
          <w:i/>
          <w:iCs/>
          <w:sz w:val="24"/>
          <w:szCs w:val="24"/>
        </w:rPr>
        <w:t>Kemitraan dan Model-Model Pemberdayaan</w:t>
      </w:r>
      <w:r>
        <w:rPr>
          <w:rFonts w:cs="Times New Roman" w:ascii="Times New Roman" w:hAnsi="Times New Roman"/>
          <w:sz w:val="24"/>
          <w:szCs w:val="24"/>
        </w:rPr>
        <w:t>. Yogyakarta: Gava Media.</w:t>
      </w:r>
    </w:p>
    <w:p>
      <w:pPr>
        <w:pStyle w:val="Normal"/>
        <w:widowControl w:val="false"/>
        <w:spacing w:lineRule="auto" w:line="240" w:before="0" w:after="0"/>
        <w:ind w:left="480" w:hanging="480"/>
        <w:jc w:val="both"/>
        <w:rPr/>
      </w:pPr>
      <w:r>
        <w:rPr>
          <w:rFonts w:cs="Times New Roman" w:ascii="Times New Roman" w:hAnsi="Times New Roman"/>
          <w:sz w:val="24"/>
          <w:szCs w:val="24"/>
        </w:rPr>
        <w:t xml:space="preserve">Zamzami, L. (2016). Dinamika Pranata Sosial Terhadap Kearifan Lokal Masyarakat Nelayan Dalam Melestarikan Budaya Wisata Bahari. </w:t>
      </w:r>
      <w:r>
        <w:rPr>
          <w:rFonts w:cs="Times New Roman" w:ascii="Times New Roman" w:hAnsi="Times New Roman"/>
          <w:i/>
          <w:iCs/>
          <w:sz w:val="24"/>
          <w:szCs w:val="24"/>
        </w:rPr>
        <w:t>Jurnal Antropologi: Isu-Isu Sosial Budaya</w:t>
      </w:r>
      <w:r>
        <w:rPr>
          <w:rFonts w:cs="Times New Roman" w:ascii="Times New Roman" w:hAnsi="Times New Roman"/>
          <w:sz w:val="24"/>
          <w:szCs w:val="24"/>
        </w:rPr>
        <w:t xml:space="preserve">, </w:t>
      </w:r>
      <w:r>
        <w:rPr>
          <w:rFonts w:cs="Times New Roman" w:ascii="Times New Roman" w:hAnsi="Times New Roman"/>
          <w:i/>
          <w:iCs/>
          <w:sz w:val="24"/>
          <w:szCs w:val="24"/>
        </w:rPr>
        <w:t>18</w:t>
      </w:r>
      <w:r>
        <w:rPr>
          <w:rFonts w:cs="Times New Roman" w:ascii="Times New Roman" w:hAnsi="Times New Roman"/>
          <w:sz w:val="24"/>
          <w:szCs w:val="24"/>
        </w:rPr>
        <w:t>(1), 57. https://doi.org/10.25077/jantro.v18i1.53</w:t>
      </w:r>
    </w:p>
    <w:p>
      <w:pPr>
        <w:pStyle w:val="Normal"/>
        <w:widowControl w:val="false"/>
        <w:spacing w:lineRule="auto" w:line="240" w:before="0" w:after="0"/>
        <w:ind w:left="480" w:hanging="480"/>
        <w:jc w:val="both"/>
        <w:rPr/>
      </w:pPr>
      <w:r>
        <w:rPr/>
      </w:r>
    </w:p>
    <w:sectPr>
      <w:type w:val="nextPage"/>
      <w:pgSz w:w="12240" w:h="15840"/>
      <w:pgMar w:left="1701" w:right="1701" w:header="0" w:top="1701" w:footer="0" w:bottom="1701"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Liberation Sans">
    <w:altName w:val="Arial"/>
    <w:charset w:val="01"/>
    <w:family w:val="swiss"/>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bering>
</file>

<file path=word/settings.xml><?xml version="1.0" encoding="utf-8"?>
<w:settings xmlns:w="http://schemas.openxmlformats.org/wordprocessingml/2006/main">
  <w:zoom w:percent="100"/>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spacing w:lineRule="auto" w:line="276" w:before="0" w:after="20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character" w:styleId="DefaultParagraphFont" w:default="1">
    <w:name w:val="Default Paragraph Font"/>
    <w:uiPriority w:val="1"/>
    <w:semiHidden/>
    <w:unhideWhenUsed/>
    <w:qFormat/>
    <w:rPr/>
  </w:style>
  <w:style w:type="character" w:styleId="InternetLink">
    <w:name w:val="Internet Link"/>
    <w:basedOn w:val="DefaultParagraphFont"/>
    <w:uiPriority w:val="99"/>
    <w:unhideWhenUsed/>
    <w:rsid w:val="00304956"/>
    <w:rPr>
      <w:color w:val="0000FF"/>
      <w:u w:val="single"/>
    </w:rPr>
  </w:style>
  <w:style w:type="character" w:styleId="ListLabel1">
    <w:name w:val="ListLabel 1"/>
    <w:qFormat/>
    <w:rPr>
      <w:rFonts w:cs=""/>
      <w:sz w:val="22"/>
    </w:rPr>
  </w:style>
  <w:style w:type="character" w:styleId="ListLabel2">
    <w:name w:val="ListLabel 2"/>
    <w:qFormat/>
    <w:rPr>
      <w:rFonts w:ascii="Times New Roman" w:hAnsi="Times New Roman" w:cs="Times New Roman"/>
      <w:sz w:val="24"/>
      <w:szCs w:val="24"/>
    </w:rPr>
  </w:style>
  <w:style w:type="paragraph" w:styleId="Heading">
    <w:name w:val="Heading"/>
    <w:basedOn w:val="Normal"/>
    <w:next w:val="TextBody"/>
    <w:qFormat/>
    <w:pPr>
      <w:keepNext w:val="true"/>
      <w:spacing w:before="240" w:after="120"/>
    </w:pPr>
    <w:rPr>
      <w:rFonts w:ascii="Liberation Sans" w:hAnsi="Liberation Sans" w:eastAsia="Microsoft YaHei" w:cs="Mangal"/>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Mangal"/>
    </w:rPr>
  </w:style>
  <w:style w:type="paragraph" w:styleId="Caption">
    <w:name w:val="Caption"/>
    <w:basedOn w:val="Normal"/>
    <w:qFormat/>
    <w:pPr>
      <w:suppressLineNumbers/>
      <w:spacing w:before="120" w:after="120"/>
    </w:pPr>
    <w:rPr>
      <w:rFonts w:cs="Mangal"/>
      <w:i/>
      <w:iCs/>
      <w:sz w:val="24"/>
      <w:szCs w:val="24"/>
    </w:rPr>
  </w:style>
  <w:style w:type="paragraph" w:styleId="Index">
    <w:name w:val="Index"/>
    <w:basedOn w:val="Normal"/>
    <w:qFormat/>
    <w:pPr>
      <w:suppressLineNumbers/>
    </w:pPr>
    <w:rPr>
      <w:rFonts w:cs="Mangal"/>
    </w:rPr>
  </w:style>
  <w:style w:type="paragraph" w:styleId="ListParagraph">
    <w:name w:val="List Paragraph"/>
    <w:basedOn w:val="Normal"/>
    <w:uiPriority w:val="34"/>
    <w:qFormat/>
    <w:rsid w:val="00c10604"/>
    <w:pPr>
      <w:spacing w:before="0" w:after="200"/>
      <w:ind w:left="720" w:hanging="0"/>
      <w:contextualSpacing/>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a71479"/>
    <w:pPr>
      <w:spacing w:after="0" w:line="240" w:lineRule="auto"/>
    </w:pPr>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Srihandini321@gmail.com" TargetMode="External"/><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 Id="rId7"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07465C-E78A-4C44-B713-CE16ACA8DA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3</TotalTime>
  <Application>LibreOffice/6.1.5.2$Linux_X86_64 LibreOffice_project/10$Build-2</Application>
  <Pages>8</Pages>
  <Words>3030</Words>
  <Characters>21511</Characters>
  <CharactersWithSpaces>24467</CharactersWithSpaces>
  <Paragraphs>5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7-27T03:01:00Z</dcterms:created>
  <dc:creator>7</dc:creator>
  <dc:description/>
  <dc:language>en-US</dc:language>
  <cp:lastModifiedBy/>
  <dcterms:modified xsi:type="dcterms:W3CDTF">2019-11-19T08:15:50Z</dcterms:modified>
  <cp:revision>4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2ce02179-f9ec-3905-8a54-48b3b3afb79f</vt:lpwstr>
  </property>
  <property fmtid="{D5CDD505-2E9C-101B-9397-08002B2CF9AE}" pid="29" name="ScaleCrop">
    <vt:bool>0</vt:bool>
  </property>
  <property fmtid="{D5CDD505-2E9C-101B-9397-08002B2CF9AE}" pid="30" name="ShareDoc">
    <vt:bool>0</vt:bool>
  </property>
</Properties>
</file>